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362866" w14:textId="2FD7A292" w:rsidR="008C78BF" w:rsidRPr="007C1533" w:rsidRDefault="000D0F4E" w:rsidP="008C78BF">
      <w:pPr>
        <w:spacing w:line="480" w:lineRule="auto"/>
        <w:jc w:val="both"/>
        <w:rPr>
          <w:b/>
          <w:sz w:val="36"/>
          <w:szCs w:val="36"/>
          <w:lang w:val="en-US"/>
        </w:rPr>
      </w:pPr>
      <w:r>
        <w:rPr>
          <w:b/>
          <w:sz w:val="36"/>
          <w:szCs w:val="36"/>
          <w:lang w:val="en-US"/>
        </w:rPr>
        <w:t>S</w:t>
      </w:r>
      <w:r w:rsidR="00D34212" w:rsidRPr="007C1533">
        <w:rPr>
          <w:b/>
          <w:sz w:val="36"/>
          <w:szCs w:val="36"/>
          <w:lang w:val="en-US"/>
        </w:rPr>
        <w:t>1</w:t>
      </w:r>
      <w:r>
        <w:rPr>
          <w:b/>
          <w:sz w:val="36"/>
          <w:szCs w:val="36"/>
          <w:lang w:val="en-US"/>
        </w:rPr>
        <w:t xml:space="preserve"> Text</w:t>
      </w:r>
      <w:r w:rsidR="008C78BF" w:rsidRPr="007C1533">
        <w:rPr>
          <w:b/>
          <w:sz w:val="36"/>
          <w:szCs w:val="36"/>
          <w:lang w:val="en-US"/>
        </w:rPr>
        <w:t xml:space="preserve">: Mathematical approach to derive the surface model </w:t>
      </w:r>
    </w:p>
    <w:p w14:paraId="1DB89577" w14:textId="45689800" w:rsidR="008C78BF" w:rsidRPr="0011747E" w:rsidRDefault="008C78BF" w:rsidP="008C78BF">
      <w:pPr>
        <w:spacing w:line="480" w:lineRule="auto"/>
        <w:jc w:val="both"/>
        <w:rPr>
          <w:lang w:val="en-US"/>
        </w:rPr>
      </w:pPr>
      <w:r>
        <w:rPr>
          <w:lang w:val="en-US"/>
        </w:rPr>
        <w:t>The derivation of the surface model</w:t>
      </w:r>
      <w:r w:rsidRPr="0011747E">
        <w:rPr>
          <w:lang w:val="en-US"/>
        </w:rPr>
        <w:t xml:space="preserve"> is achieved by first locally approximating the point-cloud by a plane </w:t>
      </w:r>
      <w:r w:rsidR="00B4596B" w:rsidRPr="0011747E">
        <w:rPr>
          <w:lang w:val="en-US"/>
        </w:rPr>
        <w:fldChar w:fldCharType="begin"/>
      </w:r>
      <w:r w:rsidR="00D34212">
        <w:rPr>
          <w:lang w:val="en-US"/>
        </w:rPr>
        <w:instrText xml:space="preserve"> ADDIN EN.CITE &lt;EndNote&gt;&lt;Cite&gt;&lt;Author&gt;Weisstein&lt;/Author&gt;&lt;Year&gt;2016&lt;/Year&gt;&lt;RecNum&gt;19&lt;/RecNum&gt;&lt;DisplayText&gt;[1]&lt;/DisplayText&gt;&lt;record&gt;&lt;rec-number&gt;19&lt;/rec-number&gt;&lt;foreign-keys&gt;&lt;key app="EN" db-id="prt95ss0gzw0x4edf96vwrw7w0fxa2925tr0" timestamp="1497564526"&gt;19&lt;/key&gt;&lt;/foreign-keys&gt;&lt;ref-type name="Web Page"&gt;12&lt;/ref-type&gt;&lt;contributors&gt;&lt;authors&gt;&lt;author&gt;Weisstein, E W. &lt;/author&gt;&lt;/authors&gt;&lt;secondary-authors&gt;&lt;author&gt;A Wolfram Web Resource&lt;/author&gt;&lt;/secondary-authors&gt;&lt;/contributors&gt;&lt;titles&gt;&lt;title&gt;Least Squares Fitting. From MathWorld&lt;/title&gt;&lt;/titles&gt;&lt;dates&gt;&lt;year&gt;2016&lt;/year&gt;&lt;/dates&gt;&lt;urls&gt;&lt;related-urls&gt;&lt;url&gt;http://mathworld.wolfram.com/LeastSquaresFitting.html&lt;/url&gt;&lt;/related-urls&gt;&lt;/urls&gt;&lt;/record&gt;&lt;/Cite&gt;&lt;/EndNote&gt;</w:instrText>
      </w:r>
      <w:r w:rsidR="00B4596B" w:rsidRPr="0011747E">
        <w:rPr>
          <w:lang w:val="en-US"/>
        </w:rPr>
        <w:fldChar w:fldCharType="separate"/>
      </w:r>
      <w:r w:rsidR="00D34212">
        <w:rPr>
          <w:noProof/>
          <w:lang w:val="en-US"/>
        </w:rPr>
        <w:t>[</w:t>
      </w:r>
      <w:hyperlink w:anchor="_ENREF_1" w:tooltip="Weisstein, 2016 #19" w:history="1">
        <w:r w:rsidR="00A35281">
          <w:rPr>
            <w:noProof/>
            <w:lang w:val="en-US"/>
          </w:rPr>
          <w:t>1</w:t>
        </w:r>
      </w:hyperlink>
      <w:r w:rsidR="00D34212">
        <w:rPr>
          <w:noProof/>
          <w:lang w:val="en-US"/>
        </w:rPr>
        <w:t>]</w:t>
      </w:r>
      <w:r w:rsidR="00B4596B" w:rsidRPr="0011747E">
        <w:rPr>
          <w:lang w:val="en-US"/>
        </w:rPr>
        <w:fldChar w:fldCharType="end"/>
      </w:r>
      <w:r w:rsidRPr="0011747E">
        <w:rPr>
          <w:lang w:val="en-US"/>
        </w:rPr>
        <w:t>, which serves as the base coordinate system for the second-order analytic func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00"/>
        <w:gridCol w:w="4207"/>
        <w:gridCol w:w="2506"/>
      </w:tblGrid>
      <w:tr w:rsidR="008C78BF" w:rsidRPr="0011747E" w14:paraId="10495B20" w14:textId="77777777" w:rsidTr="006202E7">
        <w:tc>
          <w:tcPr>
            <w:tcW w:w="2500" w:type="dxa"/>
          </w:tcPr>
          <w:p w14:paraId="4D4AC9DA" w14:textId="77777777" w:rsidR="008C78BF" w:rsidRPr="0011747E" w:rsidRDefault="008C78BF" w:rsidP="006202E7">
            <w:pPr>
              <w:spacing w:line="480" w:lineRule="auto"/>
              <w:jc w:val="both"/>
              <w:rPr>
                <w:lang w:val="en-US"/>
              </w:rPr>
            </w:pPr>
          </w:p>
        </w:tc>
        <w:tc>
          <w:tcPr>
            <w:tcW w:w="4207" w:type="dxa"/>
          </w:tcPr>
          <w:p w14:paraId="492E7EF2" w14:textId="77777777" w:rsidR="008C78BF" w:rsidRPr="0011747E" w:rsidRDefault="008C78BF" w:rsidP="006202E7">
            <w:pPr>
              <w:spacing w:line="480" w:lineRule="auto"/>
              <w:jc w:val="both"/>
              <w:rPr>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xy</m:t>
                    </m:r>
                  </m:e>
                </m:d>
                <m:r>
                  <w:rPr>
                    <w:rFonts w:ascii="Cambria Math" w:hAnsi="Cambria Math"/>
                    <w:lang w:val="en-US"/>
                  </w:rPr>
                  <m:t>=z=a</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r>
                  <w:rPr>
                    <w:rFonts w:ascii="Cambria Math" w:hAnsi="Cambria Math"/>
                    <w:lang w:val="en-US"/>
                  </w:rPr>
                  <m:t>+bxy+c</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2</m:t>
                    </m:r>
                  </m:sup>
                </m:sSup>
                <m:r>
                  <w:rPr>
                    <w:rFonts w:ascii="Cambria Math" w:hAnsi="Cambria Math"/>
                    <w:lang w:val="en-US"/>
                  </w:rPr>
                  <m:t>+dx+ey+f  .</m:t>
                </m:r>
              </m:oMath>
            </m:oMathPara>
          </w:p>
        </w:tc>
        <w:tc>
          <w:tcPr>
            <w:tcW w:w="2506" w:type="dxa"/>
          </w:tcPr>
          <w:p w14:paraId="17C8E016" w14:textId="77777777" w:rsidR="008C78BF" w:rsidRPr="0011747E" w:rsidRDefault="008C78BF" w:rsidP="006202E7">
            <w:pPr>
              <w:spacing w:line="480" w:lineRule="auto"/>
              <w:jc w:val="right"/>
              <w:rPr>
                <w:lang w:val="en-US"/>
              </w:rPr>
            </w:pPr>
            <w:r w:rsidRPr="0011747E">
              <w:rPr>
                <w:lang w:val="en-US"/>
              </w:rPr>
              <w:t>(1)</w:t>
            </w:r>
          </w:p>
        </w:tc>
      </w:tr>
    </w:tbl>
    <w:p w14:paraId="693997C4" w14:textId="77777777" w:rsidR="008C78BF" w:rsidRPr="0011747E" w:rsidRDefault="008C78BF" w:rsidP="008C78BF">
      <w:pPr>
        <w:spacing w:line="480" w:lineRule="auto"/>
        <w:jc w:val="both"/>
        <w:rPr>
          <w:lang w:val="en-US"/>
        </w:rPr>
      </w:pPr>
      <w:r w:rsidRPr="0011747E">
        <w:rPr>
          <w:lang w:val="en-US"/>
        </w:rPr>
        <w:t xml:space="preserve">After transforming all recorded samples into this new coordinate system, the paraboloid target function (1) can be approximated. Therefore, equation (1) is applied to all recorded and transformed samples of the point-cloud. This results in a set of linear equations described in matrix representation with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7087"/>
        <w:gridCol w:w="1025"/>
      </w:tblGrid>
      <w:tr w:rsidR="008C78BF" w:rsidRPr="0011747E" w14:paraId="47CA4E86" w14:textId="77777777" w:rsidTr="006202E7">
        <w:tc>
          <w:tcPr>
            <w:tcW w:w="1101" w:type="dxa"/>
            <w:vAlign w:val="center"/>
          </w:tcPr>
          <w:p w14:paraId="61801C6F" w14:textId="77777777" w:rsidR="008C78BF" w:rsidRPr="0011747E" w:rsidRDefault="008C78BF" w:rsidP="006202E7">
            <w:pPr>
              <w:spacing w:line="480" w:lineRule="auto"/>
              <w:jc w:val="right"/>
              <w:rPr>
                <w:lang w:val="en-US"/>
              </w:rPr>
            </w:pPr>
          </w:p>
        </w:tc>
        <w:tc>
          <w:tcPr>
            <w:tcW w:w="7087" w:type="dxa"/>
            <w:vAlign w:val="center"/>
          </w:tcPr>
          <w:p w14:paraId="0ACFAD30" w14:textId="77777777" w:rsidR="008C78BF" w:rsidRPr="0011747E" w:rsidRDefault="008C78BF" w:rsidP="006202E7">
            <w:pPr>
              <w:spacing w:line="480" w:lineRule="auto"/>
              <w:jc w:val="right"/>
              <w:rPr>
                <w:lang w:val="en-US"/>
              </w:rPr>
            </w:pPr>
            <m:oMathPara>
              <m:oMath>
                <m:r>
                  <w:rPr>
                    <w:rFonts w:ascii="Cambria Math" w:hAnsi="Cambria Math"/>
                    <w:lang w:val="en-US"/>
                  </w:rPr>
                  <m:t>Ar=s  .</m:t>
                </m:r>
              </m:oMath>
            </m:oMathPara>
          </w:p>
        </w:tc>
        <w:tc>
          <w:tcPr>
            <w:tcW w:w="1025" w:type="dxa"/>
            <w:vAlign w:val="center"/>
          </w:tcPr>
          <w:p w14:paraId="5C33BC43" w14:textId="77777777" w:rsidR="008C78BF" w:rsidRPr="0011747E" w:rsidRDefault="008C78BF" w:rsidP="006202E7">
            <w:pPr>
              <w:spacing w:line="480" w:lineRule="auto"/>
              <w:jc w:val="right"/>
              <w:rPr>
                <w:lang w:val="en-US"/>
              </w:rPr>
            </w:pPr>
            <w:r w:rsidRPr="0011747E">
              <w:rPr>
                <w:lang w:val="en-US"/>
              </w:rPr>
              <w:t>(2)</w:t>
            </w:r>
          </w:p>
        </w:tc>
      </w:tr>
    </w:tbl>
    <w:p w14:paraId="37335202" w14:textId="77777777" w:rsidR="008C78BF" w:rsidRPr="0011747E" w:rsidRDefault="008C78BF" w:rsidP="008C78BF">
      <w:pPr>
        <w:spacing w:line="480" w:lineRule="auto"/>
        <w:jc w:val="both"/>
        <w:rPr>
          <w:lang w:val="en-US"/>
        </w:rPr>
      </w:pPr>
      <w:r w:rsidRPr="0011747E">
        <w:rPr>
          <w:lang w:val="en-US"/>
        </w:rPr>
        <w:t>Where</w:t>
      </w:r>
      <w:bookmarkStart w:id="0" w:name="_GoBack"/>
      <w:bookmarkEnd w:id="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7087"/>
        <w:gridCol w:w="1025"/>
      </w:tblGrid>
      <w:tr w:rsidR="008C78BF" w:rsidRPr="0011747E" w14:paraId="45F830B3" w14:textId="77777777" w:rsidTr="006202E7">
        <w:tc>
          <w:tcPr>
            <w:tcW w:w="1101" w:type="dxa"/>
            <w:vAlign w:val="center"/>
          </w:tcPr>
          <w:p w14:paraId="46DDDCB6" w14:textId="77777777" w:rsidR="008C78BF" w:rsidRPr="0011747E" w:rsidRDefault="008C78BF" w:rsidP="006202E7">
            <w:pPr>
              <w:spacing w:line="480" w:lineRule="auto"/>
              <w:jc w:val="right"/>
              <w:rPr>
                <w:lang w:val="en-US"/>
              </w:rPr>
            </w:pPr>
          </w:p>
        </w:tc>
        <w:tc>
          <w:tcPr>
            <w:tcW w:w="7087" w:type="dxa"/>
            <w:vAlign w:val="center"/>
          </w:tcPr>
          <w:p w14:paraId="4868FE9E" w14:textId="77777777" w:rsidR="008C78BF" w:rsidRPr="0011747E" w:rsidRDefault="008C78BF" w:rsidP="006202E7">
            <w:pPr>
              <w:spacing w:line="480" w:lineRule="auto"/>
              <w:jc w:val="right"/>
              <w:rPr>
                <w:lang w:val="en-US"/>
              </w:rPr>
            </w:pPr>
            <m:oMathPara>
              <m:oMath>
                <m:r>
                  <w:rPr>
                    <w:rFonts w:ascii="Cambria Math" w:hAnsi="Cambria Math"/>
                    <w:lang w:val="en-US"/>
                  </w:rPr>
                  <m:t>A=</m:t>
                </m:r>
                <m:d>
                  <m:dPr>
                    <m:ctrlPr>
                      <w:rPr>
                        <w:rFonts w:ascii="Cambria Math" w:hAnsi="Cambria Math"/>
                        <w:i/>
                        <w:lang w:val="en-US"/>
                      </w:rPr>
                    </m:ctrlPr>
                  </m:dPr>
                  <m:e>
                    <m:m>
                      <m:mPr>
                        <m:mcs>
                          <m:mc>
                            <m:mcPr>
                              <m:count m:val="6"/>
                              <m:mcJc m:val="center"/>
                            </m:mcPr>
                          </m:mc>
                        </m:mcs>
                        <m:ctrlPr>
                          <w:rPr>
                            <w:rFonts w:ascii="Cambria Math" w:hAnsi="Cambria Math"/>
                            <w:i/>
                            <w:lang w:val="en-US"/>
                          </w:rPr>
                        </m:ctrlPr>
                      </m:mPr>
                      <m:mr>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0</m:t>
                                  </m:r>
                                </m:sub>
                              </m:sSub>
                            </m:e>
                            <m:sup>
                              <m:r>
                                <w:rPr>
                                  <w:rFonts w:ascii="Cambria Math" w:hAnsi="Cambria Math"/>
                                  <w:lang w:val="en-US"/>
                                </w:rPr>
                                <m:t>2</m:t>
                              </m:r>
                            </m:sup>
                          </m:sSup>
                        </m:e>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0</m:t>
                              </m:r>
                            </m:sub>
                          </m:s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0</m:t>
                              </m:r>
                            </m:sub>
                          </m:sSub>
                        </m:e>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0</m:t>
                                  </m:r>
                                </m:sub>
                              </m:sSub>
                            </m:e>
                            <m:sup>
                              <m:r>
                                <w:rPr>
                                  <w:rFonts w:ascii="Cambria Math" w:hAnsi="Cambria Math"/>
                                  <w:lang w:val="en-US"/>
                                </w:rPr>
                                <m:t>2</m:t>
                              </m:r>
                            </m:sup>
                          </m:sSup>
                          <m:ctrlPr>
                            <w:rPr>
                              <w:rFonts w:ascii="Cambria Math" w:eastAsia="Cambria Math" w:hAnsi="Cambria Math" w:cs="Cambria Math"/>
                              <w:i/>
                              <w:lang w:val="en-US"/>
                            </w:rPr>
                          </m:ctrlPr>
                        </m:e>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0</m:t>
                              </m:r>
                            </m:sub>
                          </m:sSub>
                          <m:ctrlPr>
                            <w:rPr>
                              <w:rFonts w:ascii="Cambria Math" w:eastAsia="Cambria Math" w:hAnsi="Cambria Math" w:cs="Cambria Math"/>
                              <w:i/>
                              <w:lang w:val="en-US"/>
                            </w:rPr>
                          </m:ctrlPr>
                        </m:e>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0</m:t>
                              </m:r>
                            </m:sub>
                          </m:sSub>
                          <m:ctrlPr>
                            <w:rPr>
                              <w:rFonts w:ascii="Cambria Math" w:eastAsia="Cambria Math" w:hAnsi="Cambria Math" w:cs="Cambria Math"/>
                              <w:i/>
                              <w:lang w:val="en-US"/>
                            </w:rPr>
                          </m:ctrlPr>
                        </m:e>
                        <m:e>
                          <m:r>
                            <w:rPr>
                              <w:rFonts w:ascii="Cambria Math" w:eastAsia="Cambria Math" w:hAnsi="Cambria Math" w:cs="Cambria Math"/>
                              <w:lang w:val="en-US"/>
                            </w:rPr>
                            <m:t>1</m:t>
                          </m:r>
                          <m:ctrlPr>
                            <w:rPr>
                              <w:rFonts w:ascii="Cambria Math" w:eastAsia="Cambria Math" w:hAnsi="Cambria Math" w:cs="Cambria Math"/>
                              <w:i/>
                              <w:lang w:val="en-US"/>
                            </w:rPr>
                          </m:ctrlPr>
                        </m:e>
                      </m:mr>
                      <m:mr>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e>
                            <m:sup>
                              <m:r>
                                <w:rPr>
                                  <w:rFonts w:ascii="Cambria Math" w:hAnsi="Cambria Math"/>
                                  <w:lang w:val="en-US"/>
                                </w:rPr>
                                <m:t>2</m:t>
                              </m:r>
                            </m:sup>
                          </m:sSup>
                          <m:ctrlPr>
                            <w:rPr>
                              <w:rFonts w:ascii="Cambria Math" w:eastAsia="Cambria Math" w:hAnsi="Cambria Math" w:cs="Cambria Math"/>
                              <w:i/>
                              <w:lang w:val="en-US"/>
                            </w:rPr>
                          </m:ctrlPr>
                        </m:e>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Cambria Math" w:hAnsi="Cambria Math" w:cs="Cambria Math"/>
                                  <w:i/>
                                  <w:lang w:val="en-US"/>
                                </w:rPr>
                              </m:ctrlPr>
                            </m:sSubPr>
                            <m:e>
                              <m:r>
                                <w:rPr>
                                  <w:rFonts w:ascii="Cambria Math" w:eastAsia="Cambria Math" w:hAnsi="Cambria Math" w:cs="Cambria Math"/>
                                  <w:lang w:val="en-US"/>
                                </w:rPr>
                                <m:t>y</m:t>
                              </m:r>
                            </m:e>
                            <m:sub>
                              <m:r>
                                <w:rPr>
                                  <w:rFonts w:ascii="Cambria Math" w:eastAsia="Cambria Math" w:hAnsi="Cambria Math" w:cs="Cambria Math"/>
                                  <w:lang w:val="en-US"/>
                                </w:rPr>
                                <m:t>1</m:t>
                              </m:r>
                            </m:sub>
                          </m:sSub>
                          <m:ctrlPr>
                            <w:rPr>
                              <w:rFonts w:ascii="Cambria Math" w:eastAsia="Cambria Math" w:hAnsi="Cambria Math" w:cs="Cambria Math"/>
                              <w:i/>
                              <w:lang w:val="en-US"/>
                            </w:rPr>
                          </m:ctrlPr>
                        </m:e>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1</m:t>
                                  </m:r>
                                </m:sub>
                              </m:sSub>
                            </m:e>
                            <m:sup>
                              <m:r>
                                <w:rPr>
                                  <w:rFonts w:ascii="Cambria Math" w:hAnsi="Cambria Math"/>
                                  <w:lang w:val="en-US"/>
                                </w:rPr>
                                <m:t>2</m:t>
                              </m:r>
                            </m:sup>
                          </m:sSup>
                          <m:ctrlPr>
                            <w:rPr>
                              <w:rFonts w:ascii="Cambria Math" w:eastAsia="Cambria Math" w:hAnsi="Cambria Math" w:cs="Cambria Math"/>
                              <w:i/>
                              <w:lang w:val="en-US"/>
                            </w:rPr>
                          </m:ctrlPr>
                        </m:e>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ctrlPr>
                            <w:rPr>
                              <w:rFonts w:ascii="Cambria Math" w:eastAsia="Cambria Math" w:hAnsi="Cambria Math" w:cs="Cambria Math"/>
                              <w:i/>
                              <w:lang w:val="en-US"/>
                            </w:rPr>
                          </m:ctrlPr>
                        </m:e>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1</m:t>
                              </m:r>
                            </m:sub>
                          </m:sSub>
                          <m:ctrlPr>
                            <w:rPr>
                              <w:rFonts w:ascii="Cambria Math" w:eastAsia="Cambria Math" w:hAnsi="Cambria Math" w:cs="Cambria Math"/>
                              <w:i/>
                              <w:lang w:val="en-US"/>
                            </w:rPr>
                          </m:ctrlPr>
                        </m:e>
                        <m:e>
                          <m:r>
                            <w:rPr>
                              <w:rFonts w:ascii="Cambria Math" w:eastAsia="Cambria Math" w:hAnsi="Cambria Math" w:cs="Cambria Math"/>
                              <w:lang w:val="en-US"/>
                            </w:rPr>
                            <m:t>1</m:t>
                          </m:r>
                          <m:ctrlPr>
                            <w:rPr>
                              <w:rFonts w:ascii="Cambria Math" w:eastAsia="Cambria Math" w:hAnsi="Cambria Math" w:cs="Cambria Math"/>
                              <w:i/>
                              <w:lang w:val="en-US"/>
                            </w:rPr>
                          </m:ctrlPr>
                        </m:e>
                      </m:mr>
                      <m:mr>
                        <m:e>
                          <m:r>
                            <w:rPr>
                              <w:rFonts w:ascii="Cambria Math" w:hAnsi="Cambria Math"/>
                              <w:lang w:val="en-US"/>
                            </w:rPr>
                            <m:t>⋮</m:t>
                          </m:r>
                        </m:e>
                        <m:e>
                          <m:r>
                            <w:rPr>
                              <w:rFonts w:ascii="Cambria Math" w:hAnsi="Cambria Math"/>
                              <w:lang w:val="en-US"/>
                            </w:rPr>
                            <m:t>⋮</m:t>
                          </m:r>
                        </m:e>
                        <m:e>
                          <m:r>
                            <w:rPr>
                              <w:rFonts w:ascii="Cambria Math" w:hAnsi="Cambria Math"/>
                              <w:lang w:val="en-US"/>
                            </w:rPr>
                            <m:t>⋮</m:t>
                          </m:r>
                          <m:ctrlPr>
                            <w:rPr>
                              <w:rFonts w:ascii="Cambria Math" w:eastAsia="Cambria Math" w:hAnsi="Cambria Math" w:cs="Cambria Math"/>
                              <w:i/>
                              <w:lang w:val="en-US"/>
                            </w:rPr>
                          </m:ctrlPr>
                        </m:e>
                        <m:e>
                          <m:r>
                            <w:rPr>
                              <w:rFonts w:ascii="Cambria Math" w:eastAsia="Cambria Math" w:hAnsi="Cambria Math" w:cs="Cambria Math"/>
                              <w:lang w:val="en-US"/>
                            </w:rPr>
                            <m:t>⋮</m:t>
                          </m:r>
                          <m:ctrlPr>
                            <w:rPr>
                              <w:rFonts w:ascii="Cambria Math" w:eastAsia="Cambria Math" w:hAnsi="Cambria Math" w:cs="Cambria Math"/>
                              <w:i/>
                              <w:lang w:val="en-US"/>
                            </w:rPr>
                          </m:ctrlPr>
                        </m:e>
                        <m:e>
                          <m:r>
                            <w:rPr>
                              <w:rFonts w:ascii="Cambria Math" w:eastAsia="Cambria Math" w:hAnsi="Cambria Math" w:cs="Cambria Math"/>
                              <w:lang w:val="en-US"/>
                            </w:rPr>
                            <m:t>⋮</m:t>
                          </m:r>
                          <m:ctrlPr>
                            <w:rPr>
                              <w:rFonts w:ascii="Cambria Math" w:eastAsia="Cambria Math" w:hAnsi="Cambria Math" w:cs="Cambria Math"/>
                              <w:i/>
                              <w:lang w:val="en-US"/>
                            </w:rPr>
                          </m:ctrlPr>
                        </m:e>
                        <m:e>
                          <m:r>
                            <w:rPr>
                              <w:rFonts w:ascii="Cambria Math" w:eastAsia="Cambria Math" w:hAnsi="Cambria Math" w:cs="Cambria Math"/>
                              <w:lang w:val="en-US"/>
                            </w:rPr>
                            <m:t>⋮</m:t>
                          </m:r>
                          <m:ctrlPr>
                            <w:rPr>
                              <w:rFonts w:ascii="Cambria Math" w:eastAsia="Cambria Math" w:hAnsi="Cambria Math" w:cs="Cambria Math"/>
                              <w:i/>
                              <w:lang w:val="en-US"/>
                            </w:rPr>
                          </m:ctrlPr>
                        </m:e>
                      </m:mr>
                      <m:mr>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e>
                            <m:sup>
                              <m:r>
                                <w:rPr>
                                  <w:rFonts w:ascii="Cambria Math" w:hAnsi="Cambria Math"/>
                                  <w:lang w:val="en-US"/>
                                </w:rPr>
                                <m:t>2</m:t>
                              </m:r>
                            </m:sup>
                          </m:sSup>
                        </m:e>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n</m:t>
                              </m:r>
                            </m:sub>
                          </m:sSub>
                          <m:ctrlPr>
                            <w:rPr>
                              <w:rFonts w:ascii="Cambria Math" w:eastAsia="Cambria Math" w:hAnsi="Cambria Math" w:cs="Cambria Math"/>
                              <w:i/>
                              <w:lang w:val="en-US"/>
                            </w:rPr>
                          </m:ctrlPr>
                        </m:e>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n</m:t>
                                  </m:r>
                                </m:sub>
                              </m:sSub>
                            </m:e>
                            <m:sup>
                              <m:r>
                                <w:rPr>
                                  <w:rFonts w:ascii="Cambria Math" w:hAnsi="Cambria Math"/>
                                  <w:lang w:val="en-US"/>
                                </w:rPr>
                                <m:t>2</m:t>
                              </m:r>
                            </m:sup>
                          </m:sSup>
                          <m:ctrlPr>
                            <w:rPr>
                              <w:rFonts w:ascii="Cambria Math" w:eastAsia="Cambria Math" w:hAnsi="Cambria Math" w:cs="Cambria Math"/>
                              <w:i/>
                              <w:lang w:val="en-US"/>
                            </w:rPr>
                          </m:ctrlPr>
                        </m:e>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ctrlPr>
                            <w:rPr>
                              <w:rFonts w:ascii="Cambria Math" w:eastAsia="Cambria Math" w:hAnsi="Cambria Math" w:cs="Cambria Math"/>
                              <w:i/>
                              <w:lang w:val="en-US"/>
                            </w:rPr>
                          </m:ctrlPr>
                        </m:e>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n</m:t>
                              </m:r>
                            </m:sub>
                          </m:sSub>
                          <m:ctrlPr>
                            <w:rPr>
                              <w:rFonts w:ascii="Cambria Math" w:eastAsia="Cambria Math" w:hAnsi="Cambria Math" w:cs="Cambria Math"/>
                              <w:i/>
                              <w:lang w:val="en-US"/>
                            </w:rPr>
                          </m:ctrlPr>
                        </m:e>
                        <m:e>
                          <m:r>
                            <w:rPr>
                              <w:rFonts w:ascii="Cambria Math" w:eastAsia="Cambria Math" w:hAnsi="Cambria Math" w:cs="Cambria Math"/>
                              <w:lang w:val="en-US"/>
                            </w:rPr>
                            <m:t>1</m:t>
                          </m:r>
                        </m:e>
                      </m:mr>
                    </m:m>
                  </m:e>
                </m:d>
                <m:r>
                  <w:rPr>
                    <w:rFonts w:ascii="Cambria Math" w:hAnsi="Cambria Math"/>
                    <w:lang w:val="en-US"/>
                  </w:rPr>
                  <m:t xml:space="preserve">  ,</m:t>
                </m:r>
              </m:oMath>
            </m:oMathPara>
          </w:p>
        </w:tc>
        <w:tc>
          <w:tcPr>
            <w:tcW w:w="1025" w:type="dxa"/>
            <w:vAlign w:val="center"/>
          </w:tcPr>
          <w:p w14:paraId="7EFCDEB1" w14:textId="77777777" w:rsidR="008C78BF" w:rsidRPr="0011747E" w:rsidRDefault="008C78BF" w:rsidP="006202E7">
            <w:pPr>
              <w:spacing w:line="480" w:lineRule="auto"/>
              <w:jc w:val="right"/>
              <w:rPr>
                <w:lang w:val="en-US"/>
              </w:rPr>
            </w:pPr>
            <w:r w:rsidRPr="0011747E">
              <w:rPr>
                <w:lang w:val="en-US"/>
              </w:rPr>
              <w:t>(3)</w:t>
            </w:r>
          </w:p>
        </w:tc>
      </w:tr>
    </w:tbl>
    <w:p w14:paraId="5D711B5E" w14:textId="77777777" w:rsidR="008C78BF" w:rsidRPr="0011747E" w:rsidRDefault="008C78BF" w:rsidP="008C78BF">
      <w:pPr>
        <w:spacing w:line="480" w:lineRule="auto"/>
        <w:jc w:val="both"/>
        <w:rPr>
          <w:lang w:val="en-US"/>
        </w:rPr>
      </w:pPr>
      <w:proofErr w:type="gramStart"/>
      <w:r w:rsidRPr="0011747E">
        <w:rPr>
          <w:lang w:val="en-US"/>
        </w:rPr>
        <w:t>the</w:t>
      </w:r>
      <w:proofErr w:type="gramEnd"/>
      <w:r w:rsidRPr="0011747E">
        <w:rPr>
          <w:lang w:val="en-US"/>
        </w:rPr>
        <w:t xml:space="preserve"> coefficients of the target function are described with</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7087"/>
        <w:gridCol w:w="1025"/>
      </w:tblGrid>
      <w:tr w:rsidR="008C78BF" w:rsidRPr="0011747E" w14:paraId="42795E8F" w14:textId="77777777" w:rsidTr="006202E7">
        <w:tc>
          <w:tcPr>
            <w:tcW w:w="1101" w:type="dxa"/>
            <w:vAlign w:val="center"/>
          </w:tcPr>
          <w:p w14:paraId="5733C4E8" w14:textId="77777777" w:rsidR="008C78BF" w:rsidRPr="0011747E" w:rsidRDefault="008C78BF" w:rsidP="006202E7">
            <w:pPr>
              <w:spacing w:line="480" w:lineRule="auto"/>
              <w:jc w:val="right"/>
              <w:rPr>
                <w:lang w:val="en-US"/>
              </w:rPr>
            </w:pPr>
          </w:p>
        </w:tc>
        <w:tc>
          <w:tcPr>
            <w:tcW w:w="7087" w:type="dxa"/>
            <w:vAlign w:val="center"/>
          </w:tcPr>
          <w:p w14:paraId="7815D75D" w14:textId="77777777" w:rsidR="008C78BF" w:rsidRPr="0011747E" w:rsidRDefault="008C78BF" w:rsidP="006202E7">
            <w:pPr>
              <w:spacing w:line="480" w:lineRule="auto"/>
              <w:jc w:val="right"/>
              <w:rPr>
                <w:lang w:val="en-US"/>
              </w:rPr>
            </w:pPr>
            <m:oMathPara>
              <m:oMath>
                <m:r>
                  <w:rPr>
                    <w:rFonts w:ascii="Cambria Math" w:hAnsi="Cambria Math"/>
                    <w:lang w:val="en-US"/>
                  </w:rPr>
                  <m:t>r=</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a</m:t>
                          </m:r>
                        </m:e>
                      </m:mr>
                      <m:mr>
                        <m:e>
                          <m:r>
                            <w:rPr>
                              <w:rFonts w:ascii="Cambria Math" w:hAnsi="Cambria Math"/>
                              <w:lang w:val="en-US"/>
                            </w:rPr>
                            <m:t>b</m:t>
                          </m:r>
                          <m:ctrlPr>
                            <w:rPr>
                              <w:rFonts w:ascii="Cambria Math" w:eastAsia="Cambria Math" w:hAnsi="Cambria Math" w:cs="Cambria Math"/>
                              <w:i/>
                              <w:lang w:val="en-US"/>
                            </w:rPr>
                          </m:ctrlPr>
                        </m:e>
                      </m:mr>
                      <m:mr>
                        <m:e>
                          <m:r>
                            <w:rPr>
                              <w:rFonts w:ascii="Cambria Math" w:eastAsia="Cambria Math" w:hAnsi="Cambria Math" w:cs="Cambria Math"/>
                              <w:lang w:val="en-US"/>
                            </w:rPr>
                            <m:t>c</m:t>
                          </m:r>
                          <m:ctrlPr>
                            <w:rPr>
                              <w:rFonts w:ascii="Cambria Math" w:eastAsia="Cambria Math" w:hAnsi="Cambria Math" w:cs="Cambria Math"/>
                              <w:i/>
                              <w:lang w:val="en-US"/>
                            </w:rPr>
                          </m:ctrlPr>
                        </m:e>
                      </m:mr>
                      <m:mr>
                        <m:e>
                          <m:r>
                            <w:rPr>
                              <w:rFonts w:ascii="Cambria Math" w:eastAsia="Cambria Math" w:hAnsi="Cambria Math" w:cs="Cambria Math"/>
                              <w:lang w:val="en-US"/>
                            </w:rPr>
                            <m:t>d</m:t>
                          </m:r>
                          <m:ctrlPr>
                            <w:rPr>
                              <w:rFonts w:ascii="Cambria Math" w:eastAsia="Cambria Math" w:hAnsi="Cambria Math" w:cs="Cambria Math"/>
                              <w:i/>
                              <w:lang w:val="en-US"/>
                            </w:rPr>
                          </m:ctrlPr>
                        </m:e>
                      </m:mr>
                      <m:mr>
                        <m:e>
                          <m:r>
                            <w:rPr>
                              <w:rFonts w:ascii="Cambria Math" w:eastAsia="Cambria Math" w:hAnsi="Cambria Math" w:cs="Cambria Math"/>
                              <w:lang w:val="en-US"/>
                            </w:rPr>
                            <m:t>e</m:t>
                          </m:r>
                          <m:ctrlPr>
                            <w:rPr>
                              <w:rFonts w:ascii="Cambria Math" w:eastAsia="Cambria Math" w:hAnsi="Cambria Math" w:cs="Cambria Math"/>
                              <w:i/>
                              <w:lang w:val="en-US"/>
                            </w:rPr>
                          </m:ctrlPr>
                        </m:e>
                      </m:mr>
                      <m:mr>
                        <m:e>
                          <m:r>
                            <w:rPr>
                              <w:rFonts w:ascii="Cambria Math" w:eastAsia="Cambria Math" w:hAnsi="Cambria Math" w:cs="Cambria Math"/>
                              <w:lang w:val="en-US"/>
                            </w:rPr>
                            <m:t>f</m:t>
                          </m:r>
                        </m:e>
                      </m:mr>
                    </m:m>
                  </m:e>
                </m:d>
                <m:r>
                  <w:rPr>
                    <w:rFonts w:ascii="Cambria Math" w:hAnsi="Cambria Math"/>
                    <w:lang w:val="en-US"/>
                  </w:rPr>
                  <m:t xml:space="preserve">          </m:t>
                </m:r>
              </m:oMath>
            </m:oMathPara>
          </w:p>
        </w:tc>
        <w:tc>
          <w:tcPr>
            <w:tcW w:w="1025" w:type="dxa"/>
            <w:vAlign w:val="center"/>
          </w:tcPr>
          <w:p w14:paraId="78F3F7E1" w14:textId="77777777" w:rsidR="008C78BF" w:rsidRPr="0011747E" w:rsidRDefault="008C78BF" w:rsidP="006202E7">
            <w:pPr>
              <w:spacing w:line="480" w:lineRule="auto"/>
              <w:jc w:val="right"/>
              <w:rPr>
                <w:lang w:val="en-US"/>
              </w:rPr>
            </w:pPr>
            <w:r w:rsidRPr="0011747E">
              <w:rPr>
                <w:lang w:val="en-US"/>
              </w:rPr>
              <w:t>(4)</w:t>
            </w:r>
          </w:p>
        </w:tc>
      </w:tr>
    </w:tbl>
    <w:p w14:paraId="452D7C79" w14:textId="77777777" w:rsidR="008C78BF" w:rsidRPr="0011747E" w:rsidRDefault="008C78BF" w:rsidP="008C78BF">
      <w:pPr>
        <w:spacing w:line="480" w:lineRule="auto"/>
        <w:jc w:val="both"/>
        <w:rPr>
          <w:lang w:val="en-US"/>
        </w:rPr>
      </w:pPr>
      <w:proofErr w:type="gramStart"/>
      <w:r w:rsidRPr="0011747E">
        <w:rPr>
          <w:lang w:val="en-US"/>
        </w:rPr>
        <w:t>and</w:t>
      </w:r>
      <w:proofErr w:type="gramEnd"/>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7087"/>
        <w:gridCol w:w="1025"/>
      </w:tblGrid>
      <w:tr w:rsidR="008C78BF" w:rsidRPr="0011747E" w14:paraId="02FEFAE2" w14:textId="77777777" w:rsidTr="006202E7">
        <w:tc>
          <w:tcPr>
            <w:tcW w:w="1101" w:type="dxa"/>
            <w:vAlign w:val="center"/>
          </w:tcPr>
          <w:p w14:paraId="7D0D16B4" w14:textId="77777777" w:rsidR="008C78BF" w:rsidRPr="0011747E" w:rsidRDefault="008C78BF" w:rsidP="006202E7">
            <w:pPr>
              <w:spacing w:line="480" w:lineRule="auto"/>
              <w:jc w:val="right"/>
              <w:rPr>
                <w:lang w:val="en-US"/>
              </w:rPr>
            </w:pPr>
          </w:p>
        </w:tc>
        <w:tc>
          <w:tcPr>
            <w:tcW w:w="7087" w:type="dxa"/>
            <w:vAlign w:val="center"/>
          </w:tcPr>
          <w:p w14:paraId="7A2CF50B" w14:textId="77777777" w:rsidR="008C78BF" w:rsidRPr="0011747E" w:rsidRDefault="008C78BF" w:rsidP="006202E7">
            <w:pPr>
              <w:spacing w:line="480" w:lineRule="auto"/>
              <w:jc w:val="right"/>
              <w:rPr>
                <w:lang w:val="en-US"/>
              </w:rPr>
            </w:pPr>
            <m:oMathPara>
              <m:oMath>
                <m:r>
                  <w:rPr>
                    <w:rFonts w:ascii="Cambria Math" w:hAnsi="Cambria Math"/>
                    <w:lang w:val="en-US"/>
                  </w:rPr>
                  <m:t>s=</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0</m:t>
                              </m:r>
                            </m:sub>
                          </m:sSub>
                        </m:e>
                      </m:mr>
                      <m:mr>
                        <m:e>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1</m:t>
                              </m:r>
                            </m:sub>
                          </m:sSub>
                          <m:ctrlPr>
                            <w:rPr>
                              <w:rFonts w:ascii="Cambria Math" w:eastAsia="Cambria Math" w:hAnsi="Cambria Math" w:cs="Cambria Math"/>
                              <w:i/>
                              <w:lang w:val="en-US"/>
                            </w:rPr>
                          </m:ctrlPr>
                        </m:e>
                      </m:mr>
                      <m:mr>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n</m:t>
                              </m:r>
                            </m:sub>
                          </m:sSub>
                        </m:e>
                      </m:mr>
                    </m:m>
                  </m:e>
                </m:d>
                <m:r>
                  <w:rPr>
                    <w:rFonts w:ascii="Cambria Math" w:hAnsi="Cambria Math"/>
                    <w:lang w:val="en-US"/>
                  </w:rPr>
                  <m:t xml:space="preserve">  .</m:t>
                </m:r>
              </m:oMath>
            </m:oMathPara>
          </w:p>
        </w:tc>
        <w:tc>
          <w:tcPr>
            <w:tcW w:w="1025" w:type="dxa"/>
            <w:vAlign w:val="center"/>
          </w:tcPr>
          <w:p w14:paraId="29C1985D" w14:textId="77777777" w:rsidR="008C78BF" w:rsidRPr="0011747E" w:rsidRDefault="008C78BF" w:rsidP="006202E7">
            <w:pPr>
              <w:spacing w:line="480" w:lineRule="auto"/>
              <w:jc w:val="right"/>
              <w:rPr>
                <w:lang w:val="en-US"/>
              </w:rPr>
            </w:pPr>
            <w:r w:rsidRPr="0011747E">
              <w:rPr>
                <w:lang w:val="en-US"/>
              </w:rPr>
              <w:t>(5)</w:t>
            </w:r>
          </w:p>
        </w:tc>
      </w:tr>
    </w:tbl>
    <w:p w14:paraId="0AEB7471" w14:textId="77777777" w:rsidR="008C78BF" w:rsidRPr="0011747E" w:rsidRDefault="008C78BF" w:rsidP="008C78BF">
      <w:pPr>
        <w:spacing w:line="480" w:lineRule="auto"/>
        <w:jc w:val="both"/>
        <w:rPr>
          <w:lang w:val="en-US"/>
        </w:rPr>
      </w:pPr>
    </w:p>
    <w:p w14:paraId="05DEB958" w14:textId="1C6A49FD" w:rsidR="008C78BF" w:rsidRPr="0011747E" w:rsidRDefault="008C78BF" w:rsidP="008C78BF">
      <w:pPr>
        <w:spacing w:line="480" w:lineRule="auto"/>
        <w:jc w:val="both"/>
        <w:rPr>
          <w:lang w:val="en-US"/>
        </w:rPr>
      </w:pPr>
      <w:r w:rsidRPr="0011747E">
        <w:rPr>
          <w:lang w:val="en-US"/>
        </w:rPr>
        <w:t xml:space="preserve">Since the number of equations exceeds the number of unknowns represented by the </w:t>
      </w:r>
      <w:proofErr w:type="gramStart"/>
      <w:r w:rsidRPr="0011747E">
        <w:rPr>
          <w:lang w:val="en-US"/>
        </w:rPr>
        <w:t xml:space="preserve">vector </w:t>
      </w:r>
      <w:proofErr w:type="gramEnd"/>
      <m:oMath>
        <m:r>
          <w:rPr>
            <w:rFonts w:ascii="Cambria Math" w:hAnsi="Cambria Math"/>
            <w:lang w:val="en-US"/>
          </w:rPr>
          <m:t>r</m:t>
        </m:r>
      </m:oMath>
      <w:r w:rsidRPr="0011747E">
        <w:rPr>
          <w:lang w:val="en-US"/>
        </w:rPr>
        <w:t>, equation (2) is overdetermined, and therefore the system cannot be solved directly by standard methods, e.g. Gaussian elimination. Hence, to obtain a solution for the system of equations, a least-squares approach is applied. The least squares method is “</w:t>
      </w:r>
      <w:r w:rsidRPr="0011747E">
        <w:rPr>
          <w:i/>
          <w:lang w:val="en-US"/>
        </w:rPr>
        <w:t>a mathematical procedure for finding the best-fitting curve to a given set of points by minimizing the sum of the squares of the offsets ("the residuals") of the points from the curve. The sum of the squares of the offsets is used instead of the offset absolute values because this allows the residuals to be treated as a continuous differentiable quantity</w:t>
      </w:r>
      <w:r w:rsidRPr="0011747E">
        <w:rPr>
          <w:lang w:val="en-US"/>
        </w:rPr>
        <w:t xml:space="preserve">” </w:t>
      </w:r>
      <w:r w:rsidRPr="0011747E">
        <w:rPr>
          <w:lang w:val="en-US"/>
        </w:rPr>
        <w:fldChar w:fldCharType="begin"/>
      </w:r>
      <w:r w:rsidR="00D34212">
        <w:rPr>
          <w:lang w:val="en-US"/>
        </w:rPr>
        <w:instrText xml:space="preserve"> ADDIN EN.CITE &lt;EndNote&gt;&lt;Cite&gt;&lt;Author&gt;Weisstein&lt;/Author&gt;&lt;Year&gt;2016&lt;/Year&gt;&lt;RecNum&gt;19&lt;/RecNum&gt;&lt;DisplayText&gt;[1]&lt;/DisplayText&gt;&lt;record&gt;&lt;rec-number&gt;19&lt;/rec-number&gt;&lt;foreign-keys&gt;&lt;key app="EN" db-id="prt95ss0gzw0x4edf96vwrw7w0fxa2925tr0" timestamp="1497564526"&gt;19&lt;/key&gt;&lt;/foreign-keys&gt;&lt;ref-type name="Web Page"&gt;12&lt;/ref-type&gt;&lt;contributors&gt;&lt;authors&gt;&lt;author&gt;Weisstein, E W. &lt;/author&gt;&lt;/authors&gt;&lt;secondary-authors&gt;&lt;author&gt;A Wolfram Web Resource&lt;/author&gt;&lt;/secondary-authors&gt;&lt;/contributors&gt;&lt;titles&gt;&lt;title&gt;Least Squares Fitting. From MathWorld&lt;/title&gt;&lt;/titles&gt;&lt;dates&gt;&lt;year&gt;2016&lt;/year&gt;&lt;/dates&gt;&lt;urls&gt;&lt;related-urls&gt;&lt;url&gt;http://mathworld.wolfram.com/LeastSquaresFitting.html&lt;/url&gt;&lt;/related-urls&gt;&lt;/urls&gt;&lt;/record&gt;&lt;/Cite&gt;&lt;/EndNote&gt;</w:instrText>
      </w:r>
      <w:r w:rsidRPr="0011747E">
        <w:rPr>
          <w:lang w:val="en-US"/>
        </w:rPr>
        <w:fldChar w:fldCharType="separate"/>
      </w:r>
      <w:r w:rsidR="00D34212">
        <w:rPr>
          <w:noProof/>
          <w:lang w:val="en-US"/>
        </w:rPr>
        <w:t>[</w:t>
      </w:r>
      <w:hyperlink w:anchor="_ENREF_1" w:tooltip="Weisstein, 2016 #19" w:history="1">
        <w:r w:rsidR="00A35281">
          <w:rPr>
            <w:noProof/>
            <w:lang w:val="en-US"/>
          </w:rPr>
          <w:t>1</w:t>
        </w:r>
      </w:hyperlink>
      <w:r w:rsidR="00D34212">
        <w:rPr>
          <w:noProof/>
          <w:lang w:val="en-US"/>
        </w:rPr>
        <w:t>]</w:t>
      </w:r>
      <w:r w:rsidRPr="0011747E">
        <w:rPr>
          <w:lang w:val="en-US"/>
        </w:rPr>
        <w:fldChar w:fldCharType="end"/>
      </w:r>
      <w:r w:rsidRPr="0011747E">
        <w:rPr>
          <w:lang w:val="en-US"/>
        </w:rPr>
        <w:t>. Applying this procedure to (2) leads to</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1"/>
        <w:gridCol w:w="3071"/>
      </w:tblGrid>
      <w:tr w:rsidR="008C78BF" w:rsidRPr="0011747E" w14:paraId="5EFBA32D" w14:textId="77777777" w:rsidTr="006202E7">
        <w:tc>
          <w:tcPr>
            <w:tcW w:w="3070" w:type="dxa"/>
          </w:tcPr>
          <w:p w14:paraId="4C792878" w14:textId="77777777" w:rsidR="008C78BF" w:rsidRPr="0011747E" w:rsidRDefault="008C78BF" w:rsidP="006202E7">
            <w:pPr>
              <w:spacing w:line="480" w:lineRule="auto"/>
              <w:jc w:val="both"/>
              <w:rPr>
                <w:lang w:val="en-US"/>
              </w:rPr>
            </w:pPr>
          </w:p>
        </w:tc>
        <w:tc>
          <w:tcPr>
            <w:tcW w:w="3071" w:type="dxa"/>
          </w:tcPr>
          <w:p w14:paraId="5F12676D" w14:textId="77777777" w:rsidR="008C78BF" w:rsidRPr="0011747E" w:rsidRDefault="00B123CD" w:rsidP="006202E7">
            <w:pPr>
              <w:spacing w:line="480" w:lineRule="auto"/>
              <w:jc w:val="both"/>
              <w:rPr>
                <w:lang w:val="en-US"/>
              </w:rPr>
            </w:pPr>
            <m:oMathPara>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T</m:t>
                    </m:r>
                  </m:sup>
                </m:sSup>
                <m:r>
                  <w:rPr>
                    <w:rFonts w:ascii="Cambria Math" w:hAnsi="Cambria Math"/>
                    <w:lang w:val="en-US"/>
                  </w:rPr>
                  <m:t xml:space="preserve"> A</m:t>
                </m:r>
                <m:acc>
                  <m:accPr>
                    <m:ctrlPr>
                      <w:rPr>
                        <w:rFonts w:ascii="Cambria Math" w:hAnsi="Cambria Math"/>
                        <w:i/>
                        <w:lang w:val="en-US"/>
                      </w:rPr>
                    </m:ctrlPr>
                  </m:accPr>
                  <m:e>
                    <m:r>
                      <w:rPr>
                        <w:rFonts w:ascii="Cambria Math" w:hAnsi="Cambria Math"/>
                        <w:lang w:val="en-US"/>
                      </w:rPr>
                      <m:t>r</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T</m:t>
                    </m:r>
                  </m:sup>
                </m:sSup>
                <m:r>
                  <w:rPr>
                    <w:rFonts w:ascii="Cambria Math" w:hAnsi="Cambria Math"/>
                    <w:lang w:val="en-US"/>
                  </w:rPr>
                  <m:t>s</m:t>
                </m:r>
              </m:oMath>
            </m:oMathPara>
          </w:p>
        </w:tc>
        <w:tc>
          <w:tcPr>
            <w:tcW w:w="3071" w:type="dxa"/>
          </w:tcPr>
          <w:p w14:paraId="60169FC1" w14:textId="77777777" w:rsidR="008C78BF" w:rsidRPr="0011747E" w:rsidRDefault="008C78BF" w:rsidP="006202E7">
            <w:pPr>
              <w:spacing w:line="480" w:lineRule="auto"/>
              <w:jc w:val="right"/>
              <w:rPr>
                <w:lang w:val="en-US"/>
              </w:rPr>
            </w:pPr>
            <w:r w:rsidRPr="0011747E">
              <w:rPr>
                <w:lang w:val="en-US"/>
              </w:rPr>
              <w:t>(6)</w:t>
            </w:r>
          </w:p>
        </w:tc>
      </w:tr>
    </w:tbl>
    <w:p w14:paraId="76AFDD0C" w14:textId="670E2447" w:rsidR="008C78BF" w:rsidRDefault="008C78BF" w:rsidP="008C78BF">
      <w:pPr>
        <w:rPr>
          <w:lang w:val="en-US"/>
        </w:rPr>
      </w:pPr>
      <w:r w:rsidRPr="0011747E">
        <w:rPr>
          <w:lang w:val="en-US"/>
        </w:rPr>
        <w:t xml:space="preserve">whereas </w:t>
      </w:r>
      <m:oMath>
        <m:acc>
          <m:accPr>
            <m:ctrlPr>
              <w:rPr>
                <w:rFonts w:ascii="Cambria Math" w:hAnsi="Cambria Math"/>
                <w:i/>
                <w:lang w:val="en-US"/>
              </w:rPr>
            </m:ctrlPr>
          </m:accPr>
          <m:e>
            <m:r>
              <w:rPr>
                <w:rFonts w:ascii="Cambria Math" w:hAnsi="Cambria Math"/>
                <w:lang w:val="en-US"/>
              </w:rPr>
              <m:t>r</m:t>
            </m:r>
          </m:e>
        </m:acc>
      </m:oMath>
      <w:r w:rsidRPr="0011747E">
        <w:rPr>
          <w:lang w:val="en-US"/>
        </w:rPr>
        <w:t xml:space="preserve"> is the best approximated </w:t>
      </w:r>
      <m:oMath>
        <m:r>
          <w:rPr>
            <w:rFonts w:ascii="Cambria Math" w:hAnsi="Cambria Math"/>
            <w:lang w:val="en-US"/>
          </w:rPr>
          <m:t>r</m:t>
        </m:r>
      </m:oMath>
      <w:r w:rsidRPr="0011747E">
        <w:rPr>
          <w:lang w:val="en-US"/>
        </w:rPr>
        <w:t xml:space="preserve"> </w:t>
      </w:r>
      <w:r w:rsidRPr="0011747E">
        <w:rPr>
          <w:lang w:val="en-US"/>
        </w:rPr>
        <w:fldChar w:fldCharType="begin"/>
      </w:r>
      <w:r w:rsidR="00D34212">
        <w:rPr>
          <w:lang w:val="en-US"/>
        </w:rPr>
        <w:instrText xml:space="preserve"> ADDIN EN.CITE &lt;EndNote&gt;&lt;Cite&gt;&lt;Author&gt;G&lt;/Author&gt;&lt;Year&gt;2016&lt;/Year&gt;&lt;RecNum&gt;20&lt;/RecNum&gt;&lt;DisplayText&gt;[2]&lt;/DisplayText&gt;&lt;record&gt;&lt;rec-number&gt;20&lt;/rec-number&gt;&lt;foreign-keys&gt;&lt;key app="EN" db-id="prt95ss0gzw0x4edf96vwrw7w0fxa2925tr0" timestamp="1497564581"&gt;20&lt;/key&gt;&lt;/foreign-keys&gt;&lt;ref-type name="Book"&gt;6&lt;/ref-type&gt;&lt;contributors&gt;&lt;authors&gt;&lt;author&gt;Strang G&lt;/author&gt;&lt;/authors&gt;&lt;/contributors&gt;&lt;titles&gt;&lt;title&gt;Introduction to linear algebra. &lt;/title&gt;&lt;/titles&gt;&lt;section&gt;219-232&lt;/section&gt;&lt;dates&gt;&lt;year&gt;2016&lt;/year&gt;&lt;/dates&gt;&lt;publisher&gt;Wellesley-Cambridge Press&lt;/publisher&gt;&lt;urls&gt;&lt;/urls&gt;&lt;/record&gt;&lt;/Cite&gt;&lt;/EndNote&gt;</w:instrText>
      </w:r>
      <w:r w:rsidRPr="0011747E">
        <w:rPr>
          <w:lang w:val="en-US"/>
        </w:rPr>
        <w:fldChar w:fldCharType="separate"/>
      </w:r>
      <w:r w:rsidR="00D34212">
        <w:rPr>
          <w:noProof/>
          <w:lang w:val="en-US"/>
        </w:rPr>
        <w:t>[</w:t>
      </w:r>
      <w:hyperlink w:anchor="_ENREF_2" w:tooltip="G, 2016 #20" w:history="1">
        <w:r w:rsidR="00A35281">
          <w:rPr>
            <w:noProof/>
            <w:lang w:val="en-US"/>
          </w:rPr>
          <w:t>2</w:t>
        </w:r>
      </w:hyperlink>
      <w:r w:rsidR="00D34212">
        <w:rPr>
          <w:noProof/>
          <w:lang w:val="en-US"/>
        </w:rPr>
        <w:t>]</w:t>
      </w:r>
      <w:r w:rsidRPr="0011747E">
        <w:rPr>
          <w:lang w:val="en-US"/>
        </w:rPr>
        <w:fldChar w:fldCharType="end"/>
      </w:r>
      <w:r w:rsidRPr="0011747E">
        <w:rPr>
          <w:lang w:val="en-US"/>
        </w:rPr>
        <w:t>, such that all coefficients of (1) are determined.</w:t>
      </w:r>
    </w:p>
    <w:p w14:paraId="52C83457" w14:textId="77777777" w:rsidR="00E913BB" w:rsidRDefault="00E913BB" w:rsidP="008C78BF">
      <w:pPr>
        <w:rPr>
          <w:lang w:val="en-US"/>
        </w:rPr>
      </w:pPr>
    </w:p>
    <w:p w14:paraId="5E5F0507" w14:textId="77777777" w:rsidR="001D4178" w:rsidRDefault="001D4178" w:rsidP="008C78BF">
      <w:pPr>
        <w:rPr>
          <w:b/>
          <w:lang w:val="en-US"/>
        </w:rPr>
      </w:pPr>
    </w:p>
    <w:p w14:paraId="658CBD8D" w14:textId="555AD610" w:rsidR="00E913BB" w:rsidRDefault="00E913BB" w:rsidP="008C78BF">
      <w:pPr>
        <w:rPr>
          <w:b/>
          <w:lang w:val="en-US"/>
        </w:rPr>
      </w:pPr>
      <w:r>
        <w:rPr>
          <w:b/>
          <w:lang w:val="en-US"/>
        </w:rPr>
        <w:t>References:</w:t>
      </w:r>
    </w:p>
    <w:p w14:paraId="7E72DDD4" w14:textId="77777777" w:rsidR="00D34212" w:rsidRDefault="00D34212" w:rsidP="00D34212">
      <w:pPr>
        <w:rPr>
          <w:b/>
          <w:lang w:val="en-US"/>
        </w:rPr>
      </w:pPr>
    </w:p>
    <w:p w14:paraId="7E91C933" w14:textId="77777777" w:rsidR="00A35281" w:rsidRPr="00A35281" w:rsidRDefault="00D34212" w:rsidP="00A35281">
      <w:pPr>
        <w:pStyle w:val="EndNoteBibliography"/>
      </w:pPr>
      <w:r>
        <w:rPr>
          <w:b/>
        </w:rPr>
        <w:fldChar w:fldCharType="begin"/>
      </w:r>
      <w:r>
        <w:rPr>
          <w:b/>
        </w:rPr>
        <w:instrText xml:space="preserve"> ADDIN EN.REFLIST </w:instrText>
      </w:r>
      <w:r>
        <w:rPr>
          <w:b/>
        </w:rPr>
        <w:fldChar w:fldCharType="separate"/>
      </w:r>
      <w:bookmarkStart w:id="1" w:name="_ENREF_1"/>
      <w:r w:rsidR="00A35281" w:rsidRPr="00A35281">
        <w:t>1.</w:t>
      </w:r>
      <w:r w:rsidR="00A35281" w:rsidRPr="00A35281">
        <w:tab/>
        <w:t>Weisstein EW. Least Squares Fitting. From MathWorld 2016. Available from: http://mathworld.wolfram.com/LeastSquaresFitting.html.</w:t>
      </w:r>
      <w:bookmarkEnd w:id="1"/>
    </w:p>
    <w:p w14:paraId="77C8A01D" w14:textId="77777777" w:rsidR="00A35281" w:rsidRPr="00A35281" w:rsidRDefault="00A35281" w:rsidP="00A35281">
      <w:pPr>
        <w:pStyle w:val="EndNoteBibliography"/>
      </w:pPr>
      <w:bookmarkStart w:id="2" w:name="_ENREF_2"/>
      <w:r w:rsidRPr="00A35281">
        <w:t>2.</w:t>
      </w:r>
      <w:r w:rsidRPr="00A35281">
        <w:tab/>
        <w:t>G S. Introduction to linear algebra. : Wellesley-Cambridge Press; 2016.</w:t>
      </w:r>
      <w:bookmarkEnd w:id="2"/>
    </w:p>
    <w:p w14:paraId="0E80CE31" w14:textId="39E09533" w:rsidR="00D34212" w:rsidRDefault="00D34212" w:rsidP="00D34212">
      <w:pPr>
        <w:rPr>
          <w:b/>
          <w:lang w:val="en-US"/>
        </w:rPr>
      </w:pPr>
      <w:r>
        <w:rPr>
          <w:b/>
          <w:lang w:val="en-US"/>
        </w:rPr>
        <w:fldChar w:fldCharType="end"/>
      </w:r>
    </w:p>
    <w:p w14:paraId="2C5BB5D1" w14:textId="77777777" w:rsidR="00E913BB" w:rsidRPr="00E913BB" w:rsidRDefault="00E913BB" w:rsidP="008C78BF">
      <w:pPr>
        <w:rPr>
          <w:b/>
          <w:lang w:val="en-US"/>
        </w:rPr>
      </w:pPr>
    </w:p>
    <w:p w14:paraId="2697B193" w14:textId="77777777" w:rsidR="00D34212" w:rsidRDefault="00D34212" w:rsidP="008C26FC">
      <w:pPr>
        <w:rPr>
          <w:b/>
          <w:lang w:val="en-US"/>
        </w:rPr>
      </w:pPr>
    </w:p>
    <w:p w14:paraId="0FBC2D71" w14:textId="7FFDA59F" w:rsidR="00A131BD" w:rsidRPr="00741AB2" w:rsidRDefault="00A131BD" w:rsidP="008C26FC">
      <w:pPr>
        <w:rPr>
          <w:b/>
          <w:lang w:val="en-US"/>
        </w:rPr>
      </w:pPr>
    </w:p>
    <w:sectPr w:rsidR="00A131BD" w:rsidRPr="00741AB2" w:rsidSect="00666077">
      <w:headerReference w:type="default" r:id="rId9"/>
      <w:pgSz w:w="11906" w:h="16838"/>
      <w:pgMar w:top="1417" w:right="1134" w:bottom="1417" w:left="1417" w:header="720" w:footer="720" w:gutter="0"/>
      <w:cols w:space="720"/>
      <w:docGrid w:linePitch="272"/>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A56A78" w15:done="0"/>
  <w15:commentEx w15:paraId="23BBA100" w15:done="0"/>
  <w15:commentEx w15:paraId="3FFF7AB3" w15:done="0"/>
  <w15:commentEx w15:paraId="307591FD" w15:done="0"/>
  <w15:commentEx w15:paraId="05347EB4" w15:done="0"/>
  <w15:commentEx w15:paraId="73538463" w15:done="0"/>
  <w15:commentEx w15:paraId="148B2396" w15:done="0"/>
  <w15:commentEx w15:paraId="0A61588D" w15:done="0"/>
  <w15:commentEx w15:paraId="3FC47742" w15:done="0"/>
  <w15:commentEx w15:paraId="74ED2DC3" w15:done="0"/>
  <w15:commentEx w15:paraId="7201F07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7BB1DF" w14:textId="77777777" w:rsidR="00B123CD" w:rsidRDefault="00B123CD">
      <w:r>
        <w:separator/>
      </w:r>
    </w:p>
  </w:endnote>
  <w:endnote w:type="continuationSeparator" w:id="0">
    <w:p w14:paraId="48E28C45" w14:textId="77777777" w:rsidR="00B123CD" w:rsidRDefault="00B123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C5E114" w14:textId="77777777" w:rsidR="00B123CD" w:rsidRDefault="00B123CD">
      <w:r>
        <w:separator/>
      </w:r>
    </w:p>
  </w:footnote>
  <w:footnote w:type="continuationSeparator" w:id="0">
    <w:p w14:paraId="07D73A44" w14:textId="77777777" w:rsidR="00B123CD" w:rsidRDefault="00B123C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66D68" w14:textId="77777777" w:rsidR="004246E4" w:rsidRDefault="004246E4">
    <w:pPr>
      <w:pStyle w:val="Kopfzeile"/>
      <w:jc w:val="right"/>
      <w:rPr>
        <w:rFonts w:ascii="Arial" w:hAnsi="Arial"/>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1F28B160"/>
    <w:lvl w:ilvl="0">
      <w:start w:val="1"/>
      <w:numFmt w:val="bullet"/>
      <w:lvlText w:val=""/>
      <w:lvlJc w:val="left"/>
      <w:pPr>
        <w:tabs>
          <w:tab w:val="num" w:pos="360"/>
        </w:tabs>
        <w:ind w:left="360" w:hanging="360"/>
      </w:pPr>
      <w:rPr>
        <w:rFonts w:ascii="Symbol" w:hAnsi="Symbol" w:hint="default"/>
      </w:rPr>
    </w:lvl>
  </w:abstractNum>
  <w:abstractNum w:abstractNumId="1">
    <w:nsid w:val="08A850B4"/>
    <w:multiLevelType w:val="hybridMultilevel"/>
    <w:tmpl w:val="8D544B86"/>
    <w:lvl w:ilvl="0" w:tplc="04070001">
      <w:start w:val="1"/>
      <w:numFmt w:val="bullet"/>
      <w:lvlText w:val=""/>
      <w:lvlJc w:val="left"/>
      <w:pPr>
        <w:tabs>
          <w:tab w:val="num" w:pos="1287"/>
        </w:tabs>
        <w:ind w:left="1287" w:hanging="360"/>
      </w:pPr>
      <w:rPr>
        <w:rFonts w:ascii="Symbol" w:hAnsi="Symbol" w:hint="default"/>
      </w:rPr>
    </w:lvl>
    <w:lvl w:ilvl="1" w:tplc="04070003" w:tentative="1">
      <w:start w:val="1"/>
      <w:numFmt w:val="bullet"/>
      <w:lvlText w:val="o"/>
      <w:lvlJc w:val="left"/>
      <w:pPr>
        <w:tabs>
          <w:tab w:val="num" w:pos="2007"/>
        </w:tabs>
        <w:ind w:left="2007" w:hanging="360"/>
      </w:pPr>
      <w:rPr>
        <w:rFonts w:ascii="Courier New" w:hAnsi="Courier New" w:hint="default"/>
      </w:rPr>
    </w:lvl>
    <w:lvl w:ilvl="2" w:tplc="04070005" w:tentative="1">
      <w:start w:val="1"/>
      <w:numFmt w:val="bullet"/>
      <w:lvlText w:val=""/>
      <w:lvlJc w:val="left"/>
      <w:pPr>
        <w:tabs>
          <w:tab w:val="num" w:pos="2727"/>
        </w:tabs>
        <w:ind w:left="2727" w:hanging="360"/>
      </w:pPr>
      <w:rPr>
        <w:rFonts w:ascii="Wingdings" w:hAnsi="Wingdings" w:hint="default"/>
      </w:rPr>
    </w:lvl>
    <w:lvl w:ilvl="3" w:tplc="04070001" w:tentative="1">
      <w:start w:val="1"/>
      <w:numFmt w:val="bullet"/>
      <w:lvlText w:val=""/>
      <w:lvlJc w:val="left"/>
      <w:pPr>
        <w:tabs>
          <w:tab w:val="num" w:pos="3447"/>
        </w:tabs>
        <w:ind w:left="3447" w:hanging="360"/>
      </w:pPr>
      <w:rPr>
        <w:rFonts w:ascii="Symbol" w:hAnsi="Symbol" w:hint="default"/>
      </w:rPr>
    </w:lvl>
    <w:lvl w:ilvl="4" w:tplc="04070003" w:tentative="1">
      <w:start w:val="1"/>
      <w:numFmt w:val="bullet"/>
      <w:lvlText w:val="o"/>
      <w:lvlJc w:val="left"/>
      <w:pPr>
        <w:tabs>
          <w:tab w:val="num" w:pos="4167"/>
        </w:tabs>
        <w:ind w:left="4167" w:hanging="360"/>
      </w:pPr>
      <w:rPr>
        <w:rFonts w:ascii="Courier New" w:hAnsi="Courier New" w:hint="default"/>
      </w:rPr>
    </w:lvl>
    <w:lvl w:ilvl="5" w:tplc="04070005" w:tentative="1">
      <w:start w:val="1"/>
      <w:numFmt w:val="bullet"/>
      <w:lvlText w:val=""/>
      <w:lvlJc w:val="left"/>
      <w:pPr>
        <w:tabs>
          <w:tab w:val="num" w:pos="4887"/>
        </w:tabs>
        <w:ind w:left="4887" w:hanging="360"/>
      </w:pPr>
      <w:rPr>
        <w:rFonts w:ascii="Wingdings" w:hAnsi="Wingdings" w:hint="default"/>
      </w:rPr>
    </w:lvl>
    <w:lvl w:ilvl="6" w:tplc="04070001" w:tentative="1">
      <w:start w:val="1"/>
      <w:numFmt w:val="bullet"/>
      <w:lvlText w:val=""/>
      <w:lvlJc w:val="left"/>
      <w:pPr>
        <w:tabs>
          <w:tab w:val="num" w:pos="5607"/>
        </w:tabs>
        <w:ind w:left="5607" w:hanging="360"/>
      </w:pPr>
      <w:rPr>
        <w:rFonts w:ascii="Symbol" w:hAnsi="Symbol" w:hint="default"/>
      </w:rPr>
    </w:lvl>
    <w:lvl w:ilvl="7" w:tplc="04070003" w:tentative="1">
      <w:start w:val="1"/>
      <w:numFmt w:val="bullet"/>
      <w:lvlText w:val="o"/>
      <w:lvlJc w:val="left"/>
      <w:pPr>
        <w:tabs>
          <w:tab w:val="num" w:pos="6327"/>
        </w:tabs>
        <w:ind w:left="6327" w:hanging="360"/>
      </w:pPr>
      <w:rPr>
        <w:rFonts w:ascii="Courier New" w:hAnsi="Courier New" w:hint="default"/>
      </w:rPr>
    </w:lvl>
    <w:lvl w:ilvl="8" w:tplc="04070005" w:tentative="1">
      <w:start w:val="1"/>
      <w:numFmt w:val="bullet"/>
      <w:lvlText w:val=""/>
      <w:lvlJc w:val="left"/>
      <w:pPr>
        <w:tabs>
          <w:tab w:val="num" w:pos="7047"/>
        </w:tabs>
        <w:ind w:left="7047" w:hanging="360"/>
      </w:pPr>
      <w:rPr>
        <w:rFonts w:ascii="Wingdings" w:hAnsi="Wingdings" w:hint="default"/>
      </w:rPr>
    </w:lvl>
  </w:abstractNum>
  <w:abstractNum w:abstractNumId="2">
    <w:nsid w:val="1CED6070"/>
    <w:multiLevelType w:val="hybridMultilevel"/>
    <w:tmpl w:val="1B608B8A"/>
    <w:lvl w:ilvl="0" w:tplc="66C4FAA4">
      <w:start w:val="1"/>
      <w:numFmt w:val="decimal"/>
      <w:lvlText w:val="%1."/>
      <w:lvlJc w:val="left"/>
      <w:pPr>
        <w:tabs>
          <w:tab w:val="num" w:pos="1744"/>
        </w:tabs>
        <w:ind w:left="1744" w:hanging="1035"/>
      </w:pPr>
      <w:rPr>
        <w:rFonts w:cs="Times New Roman" w:hint="default"/>
      </w:rPr>
    </w:lvl>
    <w:lvl w:ilvl="1" w:tplc="04070019" w:tentative="1">
      <w:start w:val="1"/>
      <w:numFmt w:val="lowerLetter"/>
      <w:lvlText w:val="%2."/>
      <w:lvlJc w:val="left"/>
      <w:pPr>
        <w:tabs>
          <w:tab w:val="num" w:pos="1789"/>
        </w:tabs>
        <w:ind w:left="1789" w:hanging="360"/>
      </w:pPr>
      <w:rPr>
        <w:rFonts w:cs="Times New Roman"/>
      </w:rPr>
    </w:lvl>
    <w:lvl w:ilvl="2" w:tplc="0407001B" w:tentative="1">
      <w:start w:val="1"/>
      <w:numFmt w:val="lowerRoman"/>
      <w:lvlText w:val="%3."/>
      <w:lvlJc w:val="right"/>
      <w:pPr>
        <w:tabs>
          <w:tab w:val="num" w:pos="2509"/>
        </w:tabs>
        <w:ind w:left="2509" w:hanging="180"/>
      </w:pPr>
      <w:rPr>
        <w:rFonts w:cs="Times New Roman"/>
      </w:rPr>
    </w:lvl>
    <w:lvl w:ilvl="3" w:tplc="0407000F" w:tentative="1">
      <w:start w:val="1"/>
      <w:numFmt w:val="decimal"/>
      <w:lvlText w:val="%4."/>
      <w:lvlJc w:val="left"/>
      <w:pPr>
        <w:tabs>
          <w:tab w:val="num" w:pos="3229"/>
        </w:tabs>
        <w:ind w:left="3229" w:hanging="360"/>
      </w:pPr>
      <w:rPr>
        <w:rFonts w:cs="Times New Roman"/>
      </w:rPr>
    </w:lvl>
    <w:lvl w:ilvl="4" w:tplc="04070019" w:tentative="1">
      <w:start w:val="1"/>
      <w:numFmt w:val="lowerLetter"/>
      <w:lvlText w:val="%5."/>
      <w:lvlJc w:val="left"/>
      <w:pPr>
        <w:tabs>
          <w:tab w:val="num" w:pos="3949"/>
        </w:tabs>
        <w:ind w:left="3949" w:hanging="360"/>
      </w:pPr>
      <w:rPr>
        <w:rFonts w:cs="Times New Roman"/>
      </w:rPr>
    </w:lvl>
    <w:lvl w:ilvl="5" w:tplc="0407001B" w:tentative="1">
      <w:start w:val="1"/>
      <w:numFmt w:val="lowerRoman"/>
      <w:lvlText w:val="%6."/>
      <w:lvlJc w:val="right"/>
      <w:pPr>
        <w:tabs>
          <w:tab w:val="num" w:pos="4669"/>
        </w:tabs>
        <w:ind w:left="4669" w:hanging="180"/>
      </w:pPr>
      <w:rPr>
        <w:rFonts w:cs="Times New Roman"/>
      </w:rPr>
    </w:lvl>
    <w:lvl w:ilvl="6" w:tplc="0407000F" w:tentative="1">
      <w:start w:val="1"/>
      <w:numFmt w:val="decimal"/>
      <w:lvlText w:val="%7."/>
      <w:lvlJc w:val="left"/>
      <w:pPr>
        <w:tabs>
          <w:tab w:val="num" w:pos="5389"/>
        </w:tabs>
        <w:ind w:left="5389" w:hanging="360"/>
      </w:pPr>
      <w:rPr>
        <w:rFonts w:cs="Times New Roman"/>
      </w:rPr>
    </w:lvl>
    <w:lvl w:ilvl="7" w:tplc="04070019" w:tentative="1">
      <w:start w:val="1"/>
      <w:numFmt w:val="lowerLetter"/>
      <w:lvlText w:val="%8."/>
      <w:lvlJc w:val="left"/>
      <w:pPr>
        <w:tabs>
          <w:tab w:val="num" w:pos="6109"/>
        </w:tabs>
        <w:ind w:left="6109" w:hanging="360"/>
      </w:pPr>
      <w:rPr>
        <w:rFonts w:cs="Times New Roman"/>
      </w:rPr>
    </w:lvl>
    <w:lvl w:ilvl="8" w:tplc="0407001B" w:tentative="1">
      <w:start w:val="1"/>
      <w:numFmt w:val="lowerRoman"/>
      <w:lvlText w:val="%9."/>
      <w:lvlJc w:val="right"/>
      <w:pPr>
        <w:tabs>
          <w:tab w:val="num" w:pos="6829"/>
        </w:tabs>
        <w:ind w:left="6829" w:hanging="180"/>
      </w:pPr>
      <w:rPr>
        <w:rFonts w:cs="Times New Roman"/>
      </w:rPr>
    </w:lvl>
  </w:abstractNum>
  <w:abstractNum w:abstractNumId="3">
    <w:nsid w:val="272F000C"/>
    <w:multiLevelType w:val="hybridMultilevel"/>
    <w:tmpl w:val="1B501DE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29FB4260"/>
    <w:multiLevelType w:val="hybridMultilevel"/>
    <w:tmpl w:val="9F38C676"/>
    <w:lvl w:ilvl="0" w:tplc="04070017">
      <w:start w:val="1"/>
      <w:numFmt w:val="lowerLetter"/>
      <w:lvlText w:val="%1)"/>
      <w:lvlJc w:val="left"/>
      <w:pPr>
        <w:tabs>
          <w:tab w:val="num" w:pos="720"/>
        </w:tabs>
        <w:ind w:left="720" w:hanging="360"/>
      </w:pPr>
      <w:rPr>
        <w:rFonts w:cs="Times New Roman" w:hint="default"/>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5">
    <w:nsid w:val="49AD332C"/>
    <w:multiLevelType w:val="hybridMultilevel"/>
    <w:tmpl w:val="5B60D172"/>
    <w:lvl w:ilvl="0" w:tplc="8EEA0AE6">
      <w:start w:val="2"/>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52F42FCF"/>
    <w:multiLevelType w:val="hybridMultilevel"/>
    <w:tmpl w:val="F89410C4"/>
    <w:lvl w:ilvl="0" w:tplc="4A4C9266">
      <w:numFmt w:val="bullet"/>
      <w:lvlText w:val="-"/>
      <w:lvlJc w:val="left"/>
      <w:pPr>
        <w:ind w:left="720" w:hanging="360"/>
      </w:pPr>
      <w:rPr>
        <w:rFonts w:ascii="Arial" w:eastAsia="Times New Roman" w:hAnsi="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2"/>
  </w:num>
  <w:num w:numId="5">
    <w:abstractNumId w:val="6"/>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rt95ss0gzw0x4edf96vwrw7w0fxa2925tr0&quot;&gt;Wundtherapie&lt;record-ids&gt;&lt;item&gt;19&lt;/item&gt;&lt;item&gt;20&lt;/item&gt;&lt;/record-ids&gt;&lt;/item&gt;&lt;/Libraries&gt;"/>
    <w:docVar w:name="REFMGR.InstantFormat" w:val="&lt;InstantFormat&gt;&lt;Enabled&gt;0&lt;/Enabled&gt;&lt;ScanUnformatted&gt;1&lt;/ScanUnformatted&gt;&lt;ScanChanges&gt;1&lt;/ScanChanges&gt;&lt;/InstantFormat&gt;"/>
    <w:docVar w:name="REFMGR.Layout" w:val="&lt;Layout&gt;&lt;StartingRefnum&gt;Annals of Surgery&lt;/StartingRefnum&gt;&lt;FontName&gt;Arial&lt;/FontName&gt;&lt;FontSize&gt;12&lt;/FontSize&gt;&lt;ReflistTitle&gt;References&lt;/ReflistTitle&gt;&lt;SpaceAfter&gt;1&lt;/SpaceAfter&gt;&lt;ReflistOrder&gt;0&lt;/ReflistOrder&gt;&lt;CitationOrder&gt;0&lt;/CitationOrder&gt;&lt;NumberReferences&gt;1&lt;/NumberReferences&gt;&lt;FirstLineIndent&gt;0&lt;/FirstLineIndent&gt;&lt;HangingIndent&gt;0&lt;/HangingIndent&gt;&lt;LineSpacing&gt;2&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Wissenschaft Binneb&amp;#xF6;sel&lt;/item&gt;&lt;/Libraries&gt;&lt;/Databases&gt;"/>
  </w:docVars>
  <w:rsids>
    <w:rsidRoot w:val="00095874"/>
    <w:rsid w:val="0000096C"/>
    <w:rsid w:val="00002CCD"/>
    <w:rsid w:val="00003D30"/>
    <w:rsid w:val="00007C2A"/>
    <w:rsid w:val="00010F15"/>
    <w:rsid w:val="0001183C"/>
    <w:rsid w:val="00011BAE"/>
    <w:rsid w:val="0001289B"/>
    <w:rsid w:val="00014F5E"/>
    <w:rsid w:val="00015BB9"/>
    <w:rsid w:val="00016888"/>
    <w:rsid w:val="000172DF"/>
    <w:rsid w:val="0001732A"/>
    <w:rsid w:val="000176D6"/>
    <w:rsid w:val="00017D71"/>
    <w:rsid w:val="00020539"/>
    <w:rsid w:val="00022036"/>
    <w:rsid w:val="000230DE"/>
    <w:rsid w:val="00025A87"/>
    <w:rsid w:val="00026925"/>
    <w:rsid w:val="00033575"/>
    <w:rsid w:val="0003386D"/>
    <w:rsid w:val="000350AB"/>
    <w:rsid w:val="00035D4E"/>
    <w:rsid w:val="00036AE1"/>
    <w:rsid w:val="00036D1C"/>
    <w:rsid w:val="0003723F"/>
    <w:rsid w:val="000375C1"/>
    <w:rsid w:val="000375D8"/>
    <w:rsid w:val="000411A0"/>
    <w:rsid w:val="00041716"/>
    <w:rsid w:val="000437BE"/>
    <w:rsid w:val="000440C7"/>
    <w:rsid w:val="00045E5E"/>
    <w:rsid w:val="000461DF"/>
    <w:rsid w:val="00050B4D"/>
    <w:rsid w:val="00050E25"/>
    <w:rsid w:val="0005143A"/>
    <w:rsid w:val="00051535"/>
    <w:rsid w:val="00053074"/>
    <w:rsid w:val="00055661"/>
    <w:rsid w:val="000565A9"/>
    <w:rsid w:val="00057109"/>
    <w:rsid w:val="00057C6A"/>
    <w:rsid w:val="00060040"/>
    <w:rsid w:val="0006025A"/>
    <w:rsid w:val="000617EE"/>
    <w:rsid w:val="000620CC"/>
    <w:rsid w:val="00062B93"/>
    <w:rsid w:val="000631FD"/>
    <w:rsid w:val="00063FAE"/>
    <w:rsid w:val="000648B7"/>
    <w:rsid w:val="00064DDC"/>
    <w:rsid w:val="00065E9F"/>
    <w:rsid w:val="000665F6"/>
    <w:rsid w:val="00074DC3"/>
    <w:rsid w:val="0007642F"/>
    <w:rsid w:val="00076766"/>
    <w:rsid w:val="00076EC6"/>
    <w:rsid w:val="00082889"/>
    <w:rsid w:val="00083FE3"/>
    <w:rsid w:val="000847DC"/>
    <w:rsid w:val="00084971"/>
    <w:rsid w:val="00084F75"/>
    <w:rsid w:val="0008506E"/>
    <w:rsid w:val="000853F2"/>
    <w:rsid w:val="00086257"/>
    <w:rsid w:val="00086339"/>
    <w:rsid w:val="00087219"/>
    <w:rsid w:val="000879AF"/>
    <w:rsid w:val="00087EC5"/>
    <w:rsid w:val="0009083B"/>
    <w:rsid w:val="00091588"/>
    <w:rsid w:val="00091996"/>
    <w:rsid w:val="000919AE"/>
    <w:rsid w:val="00091A94"/>
    <w:rsid w:val="00092C49"/>
    <w:rsid w:val="0009302A"/>
    <w:rsid w:val="00095874"/>
    <w:rsid w:val="00096469"/>
    <w:rsid w:val="000971AC"/>
    <w:rsid w:val="000A0686"/>
    <w:rsid w:val="000A32BB"/>
    <w:rsid w:val="000A4734"/>
    <w:rsid w:val="000A4D46"/>
    <w:rsid w:val="000A5FDB"/>
    <w:rsid w:val="000A66AF"/>
    <w:rsid w:val="000B0291"/>
    <w:rsid w:val="000B218D"/>
    <w:rsid w:val="000B3633"/>
    <w:rsid w:val="000B386D"/>
    <w:rsid w:val="000B408E"/>
    <w:rsid w:val="000B410B"/>
    <w:rsid w:val="000B4F5D"/>
    <w:rsid w:val="000B5408"/>
    <w:rsid w:val="000B55B7"/>
    <w:rsid w:val="000B6EAC"/>
    <w:rsid w:val="000B7114"/>
    <w:rsid w:val="000C3059"/>
    <w:rsid w:val="000C379C"/>
    <w:rsid w:val="000C394B"/>
    <w:rsid w:val="000C3D9B"/>
    <w:rsid w:val="000C4527"/>
    <w:rsid w:val="000C4C2A"/>
    <w:rsid w:val="000C4D11"/>
    <w:rsid w:val="000C5092"/>
    <w:rsid w:val="000C64B8"/>
    <w:rsid w:val="000C6707"/>
    <w:rsid w:val="000C6979"/>
    <w:rsid w:val="000C749B"/>
    <w:rsid w:val="000D047B"/>
    <w:rsid w:val="000D0F4E"/>
    <w:rsid w:val="000D254F"/>
    <w:rsid w:val="000D3072"/>
    <w:rsid w:val="000D408C"/>
    <w:rsid w:val="000D4B6A"/>
    <w:rsid w:val="000E2DCE"/>
    <w:rsid w:val="000E332A"/>
    <w:rsid w:val="000E3B74"/>
    <w:rsid w:val="000E4515"/>
    <w:rsid w:val="000E6916"/>
    <w:rsid w:val="000E6A0D"/>
    <w:rsid w:val="000E7179"/>
    <w:rsid w:val="000F0714"/>
    <w:rsid w:val="000F0B1B"/>
    <w:rsid w:val="000F476B"/>
    <w:rsid w:val="000F4B9C"/>
    <w:rsid w:val="000F4D03"/>
    <w:rsid w:val="000F56D9"/>
    <w:rsid w:val="000F56E0"/>
    <w:rsid w:val="000F60F4"/>
    <w:rsid w:val="000F7841"/>
    <w:rsid w:val="000F7CF2"/>
    <w:rsid w:val="001000C7"/>
    <w:rsid w:val="00100D74"/>
    <w:rsid w:val="00101747"/>
    <w:rsid w:val="00102DEC"/>
    <w:rsid w:val="001045EE"/>
    <w:rsid w:val="00106AFA"/>
    <w:rsid w:val="00106C89"/>
    <w:rsid w:val="001102A7"/>
    <w:rsid w:val="00110819"/>
    <w:rsid w:val="00110C29"/>
    <w:rsid w:val="0011164B"/>
    <w:rsid w:val="00111E87"/>
    <w:rsid w:val="00112BBF"/>
    <w:rsid w:val="001136E3"/>
    <w:rsid w:val="00115AB7"/>
    <w:rsid w:val="00116759"/>
    <w:rsid w:val="001168A8"/>
    <w:rsid w:val="00116A2B"/>
    <w:rsid w:val="00121066"/>
    <w:rsid w:val="001221D2"/>
    <w:rsid w:val="00122928"/>
    <w:rsid w:val="00122C05"/>
    <w:rsid w:val="001232B7"/>
    <w:rsid w:val="0012365C"/>
    <w:rsid w:val="00123BB7"/>
    <w:rsid w:val="00123E63"/>
    <w:rsid w:val="00124290"/>
    <w:rsid w:val="001242CA"/>
    <w:rsid w:val="001246C6"/>
    <w:rsid w:val="00124E23"/>
    <w:rsid w:val="00125B59"/>
    <w:rsid w:val="001261D0"/>
    <w:rsid w:val="001306F4"/>
    <w:rsid w:val="00130818"/>
    <w:rsid w:val="00131550"/>
    <w:rsid w:val="0013187E"/>
    <w:rsid w:val="001319B7"/>
    <w:rsid w:val="00131B90"/>
    <w:rsid w:val="00133F26"/>
    <w:rsid w:val="001345CA"/>
    <w:rsid w:val="0013570A"/>
    <w:rsid w:val="00137697"/>
    <w:rsid w:val="00137AC0"/>
    <w:rsid w:val="00137BF0"/>
    <w:rsid w:val="00137E87"/>
    <w:rsid w:val="0014016A"/>
    <w:rsid w:val="001405C0"/>
    <w:rsid w:val="001407AE"/>
    <w:rsid w:val="0014146A"/>
    <w:rsid w:val="001418BA"/>
    <w:rsid w:val="001473DD"/>
    <w:rsid w:val="00150142"/>
    <w:rsid w:val="001505A3"/>
    <w:rsid w:val="001509A8"/>
    <w:rsid w:val="00152269"/>
    <w:rsid w:val="00152FB8"/>
    <w:rsid w:val="00153E97"/>
    <w:rsid w:val="00153F59"/>
    <w:rsid w:val="00154718"/>
    <w:rsid w:val="001575C0"/>
    <w:rsid w:val="001603DC"/>
    <w:rsid w:val="00161A19"/>
    <w:rsid w:val="00164792"/>
    <w:rsid w:val="00164E74"/>
    <w:rsid w:val="0016528A"/>
    <w:rsid w:val="00165F7A"/>
    <w:rsid w:val="00167CD4"/>
    <w:rsid w:val="00170BFC"/>
    <w:rsid w:val="00170F90"/>
    <w:rsid w:val="0017181E"/>
    <w:rsid w:val="00171C96"/>
    <w:rsid w:val="00172F97"/>
    <w:rsid w:val="00175032"/>
    <w:rsid w:val="00176259"/>
    <w:rsid w:val="00176FDC"/>
    <w:rsid w:val="00180123"/>
    <w:rsid w:val="00180707"/>
    <w:rsid w:val="001840AA"/>
    <w:rsid w:val="00184F1C"/>
    <w:rsid w:val="001866C0"/>
    <w:rsid w:val="00186C48"/>
    <w:rsid w:val="00186E02"/>
    <w:rsid w:val="00187957"/>
    <w:rsid w:val="00191652"/>
    <w:rsid w:val="0019188B"/>
    <w:rsid w:val="0019268B"/>
    <w:rsid w:val="00193F21"/>
    <w:rsid w:val="00195179"/>
    <w:rsid w:val="00195D73"/>
    <w:rsid w:val="00196592"/>
    <w:rsid w:val="001967D2"/>
    <w:rsid w:val="00197894"/>
    <w:rsid w:val="001A05E7"/>
    <w:rsid w:val="001A0CBF"/>
    <w:rsid w:val="001A0E91"/>
    <w:rsid w:val="001A1626"/>
    <w:rsid w:val="001A1D13"/>
    <w:rsid w:val="001A27DC"/>
    <w:rsid w:val="001A5A75"/>
    <w:rsid w:val="001A63F8"/>
    <w:rsid w:val="001A6D5B"/>
    <w:rsid w:val="001B0F47"/>
    <w:rsid w:val="001B3E6D"/>
    <w:rsid w:val="001B3F56"/>
    <w:rsid w:val="001B413E"/>
    <w:rsid w:val="001B4B9C"/>
    <w:rsid w:val="001B5F03"/>
    <w:rsid w:val="001C09AF"/>
    <w:rsid w:val="001C13D6"/>
    <w:rsid w:val="001C27B7"/>
    <w:rsid w:val="001C27FC"/>
    <w:rsid w:val="001C2F42"/>
    <w:rsid w:val="001C3788"/>
    <w:rsid w:val="001C38E1"/>
    <w:rsid w:val="001C4381"/>
    <w:rsid w:val="001C681B"/>
    <w:rsid w:val="001C7113"/>
    <w:rsid w:val="001C79C4"/>
    <w:rsid w:val="001C7B11"/>
    <w:rsid w:val="001D0389"/>
    <w:rsid w:val="001D0C92"/>
    <w:rsid w:val="001D117F"/>
    <w:rsid w:val="001D29AA"/>
    <w:rsid w:val="001D3842"/>
    <w:rsid w:val="001D3F10"/>
    <w:rsid w:val="001D4178"/>
    <w:rsid w:val="001D42D0"/>
    <w:rsid w:val="001D5E18"/>
    <w:rsid w:val="001D70CD"/>
    <w:rsid w:val="001E008F"/>
    <w:rsid w:val="001E0CD2"/>
    <w:rsid w:val="001E33A4"/>
    <w:rsid w:val="001E39A0"/>
    <w:rsid w:val="001E5CA6"/>
    <w:rsid w:val="001E5CE9"/>
    <w:rsid w:val="001E6D75"/>
    <w:rsid w:val="001F1E10"/>
    <w:rsid w:val="001F2259"/>
    <w:rsid w:val="001F2689"/>
    <w:rsid w:val="001F2A71"/>
    <w:rsid w:val="001F3822"/>
    <w:rsid w:val="001F3A0B"/>
    <w:rsid w:val="001F3D5D"/>
    <w:rsid w:val="001F3F60"/>
    <w:rsid w:val="001F657E"/>
    <w:rsid w:val="001F730A"/>
    <w:rsid w:val="001F7C27"/>
    <w:rsid w:val="0020060C"/>
    <w:rsid w:val="00200688"/>
    <w:rsid w:val="00201A5C"/>
    <w:rsid w:val="00201E06"/>
    <w:rsid w:val="002029E1"/>
    <w:rsid w:val="00202D4C"/>
    <w:rsid w:val="0020335E"/>
    <w:rsid w:val="0020551C"/>
    <w:rsid w:val="00206965"/>
    <w:rsid w:val="00207AB3"/>
    <w:rsid w:val="00207D6E"/>
    <w:rsid w:val="00207FDD"/>
    <w:rsid w:val="002130A6"/>
    <w:rsid w:val="00213EF7"/>
    <w:rsid w:val="0021697E"/>
    <w:rsid w:val="00216EE3"/>
    <w:rsid w:val="00217470"/>
    <w:rsid w:val="00217E89"/>
    <w:rsid w:val="002202B4"/>
    <w:rsid w:val="002202E5"/>
    <w:rsid w:val="00220836"/>
    <w:rsid w:val="002213A5"/>
    <w:rsid w:val="0022147B"/>
    <w:rsid w:val="002216B7"/>
    <w:rsid w:val="00222266"/>
    <w:rsid w:val="002237CA"/>
    <w:rsid w:val="00223FD9"/>
    <w:rsid w:val="0022486F"/>
    <w:rsid w:val="00224F8A"/>
    <w:rsid w:val="00225D80"/>
    <w:rsid w:val="00226582"/>
    <w:rsid w:val="002268D4"/>
    <w:rsid w:val="0022703D"/>
    <w:rsid w:val="002274AA"/>
    <w:rsid w:val="00227EDD"/>
    <w:rsid w:val="002301C1"/>
    <w:rsid w:val="00230473"/>
    <w:rsid w:val="002316D8"/>
    <w:rsid w:val="00232F35"/>
    <w:rsid w:val="00234409"/>
    <w:rsid w:val="002348AC"/>
    <w:rsid w:val="00234E2C"/>
    <w:rsid w:val="00236E94"/>
    <w:rsid w:val="00242F58"/>
    <w:rsid w:val="00243B30"/>
    <w:rsid w:val="00244FB8"/>
    <w:rsid w:val="00245E55"/>
    <w:rsid w:val="00246E09"/>
    <w:rsid w:val="002506F2"/>
    <w:rsid w:val="002507C0"/>
    <w:rsid w:val="0025164F"/>
    <w:rsid w:val="002525B6"/>
    <w:rsid w:val="00253EE2"/>
    <w:rsid w:val="002541E8"/>
    <w:rsid w:val="00255F5C"/>
    <w:rsid w:val="002569B7"/>
    <w:rsid w:val="00261404"/>
    <w:rsid w:val="002616CF"/>
    <w:rsid w:val="002618D3"/>
    <w:rsid w:val="002631D9"/>
    <w:rsid w:val="0026361A"/>
    <w:rsid w:val="00263D06"/>
    <w:rsid w:val="00263ECE"/>
    <w:rsid w:val="00263FD4"/>
    <w:rsid w:val="00265A49"/>
    <w:rsid w:val="002663CC"/>
    <w:rsid w:val="0026737C"/>
    <w:rsid w:val="00270D2F"/>
    <w:rsid w:val="00272A90"/>
    <w:rsid w:val="00272C7F"/>
    <w:rsid w:val="00273893"/>
    <w:rsid w:val="0027419F"/>
    <w:rsid w:val="00275694"/>
    <w:rsid w:val="002770ED"/>
    <w:rsid w:val="00280439"/>
    <w:rsid w:val="00280B7A"/>
    <w:rsid w:val="00281106"/>
    <w:rsid w:val="002824D4"/>
    <w:rsid w:val="00284BB9"/>
    <w:rsid w:val="00285093"/>
    <w:rsid w:val="002850C7"/>
    <w:rsid w:val="002864F3"/>
    <w:rsid w:val="00287F60"/>
    <w:rsid w:val="00290537"/>
    <w:rsid w:val="00291F3E"/>
    <w:rsid w:val="00292A20"/>
    <w:rsid w:val="0029327E"/>
    <w:rsid w:val="002934DE"/>
    <w:rsid w:val="00294659"/>
    <w:rsid w:val="00296104"/>
    <w:rsid w:val="002969AC"/>
    <w:rsid w:val="002973F6"/>
    <w:rsid w:val="00297C8A"/>
    <w:rsid w:val="002A1E69"/>
    <w:rsid w:val="002A6066"/>
    <w:rsid w:val="002A7424"/>
    <w:rsid w:val="002A7E3C"/>
    <w:rsid w:val="002B09B2"/>
    <w:rsid w:val="002B3582"/>
    <w:rsid w:val="002B3805"/>
    <w:rsid w:val="002B3B9A"/>
    <w:rsid w:val="002B3BE2"/>
    <w:rsid w:val="002B419F"/>
    <w:rsid w:val="002B471A"/>
    <w:rsid w:val="002B5A6B"/>
    <w:rsid w:val="002B5ED9"/>
    <w:rsid w:val="002B611B"/>
    <w:rsid w:val="002B6806"/>
    <w:rsid w:val="002B6A26"/>
    <w:rsid w:val="002B77E7"/>
    <w:rsid w:val="002C082D"/>
    <w:rsid w:val="002C1F27"/>
    <w:rsid w:val="002C2F9A"/>
    <w:rsid w:val="002C4D1F"/>
    <w:rsid w:val="002C525E"/>
    <w:rsid w:val="002C5E24"/>
    <w:rsid w:val="002C6828"/>
    <w:rsid w:val="002C6D37"/>
    <w:rsid w:val="002D20DA"/>
    <w:rsid w:val="002D28CA"/>
    <w:rsid w:val="002D2B37"/>
    <w:rsid w:val="002D2D48"/>
    <w:rsid w:val="002D44CA"/>
    <w:rsid w:val="002D5A09"/>
    <w:rsid w:val="002D7AA6"/>
    <w:rsid w:val="002E3307"/>
    <w:rsid w:val="002E33C2"/>
    <w:rsid w:val="002E4F61"/>
    <w:rsid w:val="002E524C"/>
    <w:rsid w:val="002E5300"/>
    <w:rsid w:val="002E540F"/>
    <w:rsid w:val="002E60AB"/>
    <w:rsid w:val="002E6BF6"/>
    <w:rsid w:val="002F059B"/>
    <w:rsid w:val="002F0F4C"/>
    <w:rsid w:val="002F29D5"/>
    <w:rsid w:val="002F42F0"/>
    <w:rsid w:val="002F4428"/>
    <w:rsid w:val="002F5A3E"/>
    <w:rsid w:val="002F5D43"/>
    <w:rsid w:val="00302D32"/>
    <w:rsid w:val="0030317B"/>
    <w:rsid w:val="00303848"/>
    <w:rsid w:val="00303A8F"/>
    <w:rsid w:val="00304C49"/>
    <w:rsid w:val="0030628E"/>
    <w:rsid w:val="00306922"/>
    <w:rsid w:val="00306A97"/>
    <w:rsid w:val="003106BF"/>
    <w:rsid w:val="003116B4"/>
    <w:rsid w:val="00312015"/>
    <w:rsid w:val="003148B3"/>
    <w:rsid w:val="00314DE6"/>
    <w:rsid w:val="0031597C"/>
    <w:rsid w:val="00315B5F"/>
    <w:rsid w:val="00315BE4"/>
    <w:rsid w:val="00320E5D"/>
    <w:rsid w:val="00321F99"/>
    <w:rsid w:val="00323152"/>
    <w:rsid w:val="0032340F"/>
    <w:rsid w:val="003239D5"/>
    <w:rsid w:val="00323BAA"/>
    <w:rsid w:val="003248E2"/>
    <w:rsid w:val="00325F9D"/>
    <w:rsid w:val="003263AB"/>
    <w:rsid w:val="00330690"/>
    <w:rsid w:val="00330A77"/>
    <w:rsid w:val="00331B91"/>
    <w:rsid w:val="003325B3"/>
    <w:rsid w:val="00332CA0"/>
    <w:rsid w:val="00334278"/>
    <w:rsid w:val="00335AB8"/>
    <w:rsid w:val="00336BCA"/>
    <w:rsid w:val="00336F19"/>
    <w:rsid w:val="003379E0"/>
    <w:rsid w:val="00337CBD"/>
    <w:rsid w:val="0034007D"/>
    <w:rsid w:val="00341B13"/>
    <w:rsid w:val="00342201"/>
    <w:rsid w:val="00342D53"/>
    <w:rsid w:val="00342F05"/>
    <w:rsid w:val="00344209"/>
    <w:rsid w:val="00344486"/>
    <w:rsid w:val="00344C4D"/>
    <w:rsid w:val="00347C6F"/>
    <w:rsid w:val="00347E12"/>
    <w:rsid w:val="00350AC4"/>
    <w:rsid w:val="00351643"/>
    <w:rsid w:val="00351A9B"/>
    <w:rsid w:val="0035268E"/>
    <w:rsid w:val="003528CD"/>
    <w:rsid w:val="00352CA3"/>
    <w:rsid w:val="0035301D"/>
    <w:rsid w:val="00354515"/>
    <w:rsid w:val="003553CA"/>
    <w:rsid w:val="00356E49"/>
    <w:rsid w:val="0035701B"/>
    <w:rsid w:val="00357DA3"/>
    <w:rsid w:val="00360997"/>
    <w:rsid w:val="00361667"/>
    <w:rsid w:val="0036279B"/>
    <w:rsid w:val="00364ECD"/>
    <w:rsid w:val="00364F72"/>
    <w:rsid w:val="00365A0D"/>
    <w:rsid w:val="00366155"/>
    <w:rsid w:val="00367BF9"/>
    <w:rsid w:val="00372858"/>
    <w:rsid w:val="00375790"/>
    <w:rsid w:val="00375D80"/>
    <w:rsid w:val="00377141"/>
    <w:rsid w:val="00377155"/>
    <w:rsid w:val="0038008A"/>
    <w:rsid w:val="0038054E"/>
    <w:rsid w:val="00381511"/>
    <w:rsid w:val="003820A4"/>
    <w:rsid w:val="00383840"/>
    <w:rsid w:val="00383A18"/>
    <w:rsid w:val="00383E66"/>
    <w:rsid w:val="00385842"/>
    <w:rsid w:val="003874BE"/>
    <w:rsid w:val="0038760C"/>
    <w:rsid w:val="00387825"/>
    <w:rsid w:val="003902EB"/>
    <w:rsid w:val="0039182A"/>
    <w:rsid w:val="00392A0C"/>
    <w:rsid w:val="00392F75"/>
    <w:rsid w:val="00394B6E"/>
    <w:rsid w:val="00394CFC"/>
    <w:rsid w:val="00395410"/>
    <w:rsid w:val="00395CC6"/>
    <w:rsid w:val="00397FD4"/>
    <w:rsid w:val="003A2A6E"/>
    <w:rsid w:val="003A2B99"/>
    <w:rsid w:val="003A5878"/>
    <w:rsid w:val="003A61E7"/>
    <w:rsid w:val="003A63EB"/>
    <w:rsid w:val="003A66BF"/>
    <w:rsid w:val="003A6811"/>
    <w:rsid w:val="003A779A"/>
    <w:rsid w:val="003A77B0"/>
    <w:rsid w:val="003A7C09"/>
    <w:rsid w:val="003B1035"/>
    <w:rsid w:val="003B118C"/>
    <w:rsid w:val="003B19BA"/>
    <w:rsid w:val="003B214C"/>
    <w:rsid w:val="003B2360"/>
    <w:rsid w:val="003B338D"/>
    <w:rsid w:val="003B5590"/>
    <w:rsid w:val="003B634C"/>
    <w:rsid w:val="003B66AA"/>
    <w:rsid w:val="003B76FD"/>
    <w:rsid w:val="003C0663"/>
    <w:rsid w:val="003C13E5"/>
    <w:rsid w:val="003C1A66"/>
    <w:rsid w:val="003C1BB7"/>
    <w:rsid w:val="003C1D2E"/>
    <w:rsid w:val="003C222A"/>
    <w:rsid w:val="003C2C75"/>
    <w:rsid w:val="003C33B0"/>
    <w:rsid w:val="003C36CB"/>
    <w:rsid w:val="003C3C9D"/>
    <w:rsid w:val="003C468B"/>
    <w:rsid w:val="003C4760"/>
    <w:rsid w:val="003C67E7"/>
    <w:rsid w:val="003C69B8"/>
    <w:rsid w:val="003C6E9F"/>
    <w:rsid w:val="003C7B00"/>
    <w:rsid w:val="003D04E9"/>
    <w:rsid w:val="003D0608"/>
    <w:rsid w:val="003D1C62"/>
    <w:rsid w:val="003D204F"/>
    <w:rsid w:val="003D26CC"/>
    <w:rsid w:val="003D2755"/>
    <w:rsid w:val="003D3B9D"/>
    <w:rsid w:val="003D46D5"/>
    <w:rsid w:val="003D4CB3"/>
    <w:rsid w:val="003D641E"/>
    <w:rsid w:val="003E039D"/>
    <w:rsid w:val="003E2AD8"/>
    <w:rsid w:val="003E31EC"/>
    <w:rsid w:val="003E3BD8"/>
    <w:rsid w:val="003E4051"/>
    <w:rsid w:val="003E4DF1"/>
    <w:rsid w:val="003F07EA"/>
    <w:rsid w:val="003F0A76"/>
    <w:rsid w:val="003F180C"/>
    <w:rsid w:val="003F27D7"/>
    <w:rsid w:val="003F4ADE"/>
    <w:rsid w:val="003F555B"/>
    <w:rsid w:val="003F6057"/>
    <w:rsid w:val="003F6654"/>
    <w:rsid w:val="003F76D5"/>
    <w:rsid w:val="00400B65"/>
    <w:rsid w:val="004011E7"/>
    <w:rsid w:val="00403897"/>
    <w:rsid w:val="00404037"/>
    <w:rsid w:val="00405A36"/>
    <w:rsid w:val="00406F83"/>
    <w:rsid w:val="00407B78"/>
    <w:rsid w:val="00407F69"/>
    <w:rsid w:val="00410836"/>
    <w:rsid w:val="00413E24"/>
    <w:rsid w:val="00414BFF"/>
    <w:rsid w:val="00415936"/>
    <w:rsid w:val="00415F83"/>
    <w:rsid w:val="00416AF2"/>
    <w:rsid w:val="00417968"/>
    <w:rsid w:val="00417A04"/>
    <w:rsid w:val="00417E02"/>
    <w:rsid w:val="00421C70"/>
    <w:rsid w:val="00422CFE"/>
    <w:rsid w:val="004231AB"/>
    <w:rsid w:val="00423596"/>
    <w:rsid w:val="00423F74"/>
    <w:rsid w:val="004246E4"/>
    <w:rsid w:val="0042491C"/>
    <w:rsid w:val="00426755"/>
    <w:rsid w:val="004275A5"/>
    <w:rsid w:val="004306A8"/>
    <w:rsid w:val="00430A1A"/>
    <w:rsid w:val="00431CB1"/>
    <w:rsid w:val="00431FE8"/>
    <w:rsid w:val="0043231B"/>
    <w:rsid w:val="00432988"/>
    <w:rsid w:val="0043396F"/>
    <w:rsid w:val="004350E4"/>
    <w:rsid w:val="0044078B"/>
    <w:rsid w:val="004420D7"/>
    <w:rsid w:val="004433F2"/>
    <w:rsid w:val="00443BBF"/>
    <w:rsid w:val="00445F9C"/>
    <w:rsid w:val="00447A35"/>
    <w:rsid w:val="00450695"/>
    <w:rsid w:val="00452250"/>
    <w:rsid w:val="0045425E"/>
    <w:rsid w:val="004551EA"/>
    <w:rsid w:val="00455B7C"/>
    <w:rsid w:val="00456076"/>
    <w:rsid w:val="00456672"/>
    <w:rsid w:val="00456A28"/>
    <w:rsid w:val="00457CD8"/>
    <w:rsid w:val="004602E7"/>
    <w:rsid w:val="00460A3B"/>
    <w:rsid w:val="00460F0F"/>
    <w:rsid w:val="0046264F"/>
    <w:rsid w:val="00462686"/>
    <w:rsid w:val="00464377"/>
    <w:rsid w:val="0046526A"/>
    <w:rsid w:val="00465B2D"/>
    <w:rsid w:val="00470DD8"/>
    <w:rsid w:val="00471223"/>
    <w:rsid w:val="00471D44"/>
    <w:rsid w:val="00472AF6"/>
    <w:rsid w:val="0047447B"/>
    <w:rsid w:val="00476D99"/>
    <w:rsid w:val="004770C3"/>
    <w:rsid w:val="00477C9E"/>
    <w:rsid w:val="0048072D"/>
    <w:rsid w:val="004819FE"/>
    <w:rsid w:val="004847EF"/>
    <w:rsid w:val="00484D25"/>
    <w:rsid w:val="0048622D"/>
    <w:rsid w:val="004870EE"/>
    <w:rsid w:val="004871C4"/>
    <w:rsid w:val="00487AE3"/>
    <w:rsid w:val="0049110B"/>
    <w:rsid w:val="00491E56"/>
    <w:rsid w:val="00492C2B"/>
    <w:rsid w:val="00492C95"/>
    <w:rsid w:val="00493CE4"/>
    <w:rsid w:val="004957DC"/>
    <w:rsid w:val="0049656F"/>
    <w:rsid w:val="00496A0C"/>
    <w:rsid w:val="00496FBB"/>
    <w:rsid w:val="00497C1E"/>
    <w:rsid w:val="00497D5E"/>
    <w:rsid w:val="004A1B84"/>
    <w:rsid w:val="004A2D06"/>
    <w:rsid w:val="004A4434"/>
    <w:rsid w:val="004A673C"/>
    <w:rsid w:val="004A7BB8"/>
    <w:rsid w:val="004B0576"/>
    <w:rsid w:val="004B11E6"/>
    <w:rsid w:val="004B35E5"/>
    <w:rsid w:val="004B3930"/>
    <w:rsid w:val="004B4213"/>
    <w:rsid w:val="004B42FE"/>
    <w:rsid w:val="004B7234"/>
    <w:rsid w:val="004B786F"/>
    <w:rsid w:val="004C0AB1"/>
    <w:rsid w:val="004C1274"/>
    <w:rsid w:val="004C14B2"/>
    <w:rsid w:val="004C235C"/>
    <w:rsid w:val="004C2570"/>
    <w:rsid w:val="004C2BEF"/>
    <w:rsid w:val="004C3590"/>
    <w:rsid w:val="004C3FAA"/>
    <w:rsid w:val="004C41EE"/>
    <w:rsid w:val="004C4BD2"/>
    <w:rsid w:val="004C57FF"/>
    <w:rsid w:val="004C7335"/>
    <w:rsid w:val="004C77D6"/>
    <w:rsid w:val="004C7B8C"/>
    <w:rsid w:val="004C7F62"/>
    <w:rsid w:val="004D32C1"/>
    <w:rsid w:val="004D3890"/>
    <w:rsid w:val="004D3FDB"/>
    <w:rsid w:val="004D5EED"/>
    <w:rsid w:val="004D5F09"/>
    <w:rsid w:val="004D6BEB"/>
    <w:rsid w:val="004E0093"/>
    <w:rsid w:val="004E13F6"/>
    <w:rsid w:val="004E2A6C"/>
    <w:rsid w:val="004E3A6D"/>
    <w:rsid w:val="004E41D6"/>
    <w:rsid w:val="004E4B8E"/>
    <w:rsid w:val="004E58E4"/>
    <w:rsid w:val="004F0195"/>
    <w:rsid w:val="004F09D7"/>
    <w:rsid w:val="004F0FD1"/>
    <w:rsid w:val="004F134A"/>
    <w:rsid w:val="004F1479"/>
    <w:rsid w:val="004F2880"/>
    <w:rsid w:val="004F29AD"/>
    <w:rsid w:val="004F4868"/>
    <w:rsid w:val="004F596B"/>
    <w:rsid w:val="004F6B04"/>
    <w:rsid w:val="004F6E51"/>
    <w:rsid w:val="004F7663"/>
    <w:rsid w:val="004F77A4"/>
    <w:rsid w:val="00502802"/>
    <w:rsid w:val="00502FC1"/>
    <w:rsid w:val="00503A01"/>
    <w:rsid w:val="00504A98"/>
    <w:rsid w:val="00505EA9"/>
    <w:rsid w:val="005079CB"/>
    <w:rsid w:val="00515CF3"/>
    <w:rsid w:val="005168B4"/>
    <w:rsid w:val="00516D56"/>
    <w:rsid w:val="00516E09"/>
    <w:rsid w:val="00516F2A"/>
    <w:rsid w:val="00517BFA"/>
    <w:rsid w:val="00522F03"/>
    <w:rsid w:val="00523E47"/>
    <w:rsid w:val="005244A6"/>
    <w:rsid w:val="005270A1"/>
    <w:rsid w:val="00531506"/>
    <w:rsid w:val="0053188E"/>
    <w:rsid w:val="00535D9F"/>
    <w:rsid w:val="00535F16"/>
    <w:rsid w:val="00536228"/>
    <w:rsid w:val="00537126"/>
    <w:rsid w:val="0054197F"/>
    <w:rsid w:val="0054289B"/>
    <w:rsid w:val="00543FF1"/>
    <w:rsid w:val="005440FA"/>
    <w:rsid w:val="0054451B"/>
    <w:rsid w:val="0054776D"/>
    <w:rsid w:val="00550252"/>
    <w:rsid w:val="00551972"/>
    <w:rsid w:val="00551C97"/>
    <w:rsid w:val="00552050"/>
    <w:rsid w:val="00555031"/>
    <w:rsid w:val="00560D7B"/>
    <w:rsid w:val="00562185"/>
    <w:rsid w:val="005622F5"/>
    <w:rsid w:val="00562524"/>
    <w:rsid w:val="00564BC7"/>
    <w:rsid w:val="00565342"/>
    <w:rsid w:val="00565C03"/>
    <w:rsid w:val="00565ED4"/>
    <w:rsid w:val="005663B1"/>
    <w:rsid w:val="00566D7D"/>
    <w:rsid w:val="00566DFC"/>
    <w:rsid w:val="0056794A"/>
    <w:rsid w:val="00567B9F"/>
    <w:rsid w:val="00570B8E"/>
    <w:rsid w:val="005712D9"/>
    <w:rsid w:val="00572361"/>
    <w:rsid w:val="00572F8A"/>
    <w:rsid w:val="005734B1"/>
    <w:rsid w:val="00574F14"/>
    <w:rsid w:val="00576132"/>
    <w:rsid w:val="00576344"/>
    <w:rsid w:val="005801A5"/>
    <w:rsid w:val="00580426"/>
    <w:rsid w:val="005813E7"/>
    <w:rsid w:val="00581AB1"/>
    <w:rsid w:val="0058435F"/>
    <w:rsid w:val="00586640"/>
    <w:rsid w:val="00587F7C"/>
    <w:rsid w:val="00590522"/>
    <w:rsid w:val="0059056B"/>
    <w:rsid w:val="005913A4"/>
    <w:rsid w:val="00593C97"/>
    <w:rsid w:val="00594168"/>
    <w:rsid w:val="0059730B"/>
    <w:rsid w:val="005A0130"/>
    <w:rsid w:val="005A1F0E"/>
    <w:rsid w:val="005A4610"/>
    <w:rsid w:val="005A578D"/>
    <w:rsid w:val="005A6047"/>
    <w:rsid w:val="005A6B84"/>
    <w:rsid w:val="005A7520"/>
    <w:rsid w:val="005A7AF0"/>
    <w:rsid w:val="005A7E43"/>
    <w:rsid w:val="005B1E4C"/>
    <w:rsid w:val="005B2531"/>
    <w:rsid w:val="005B27D0"/>
    <w:rsid w:val="005B37F7"/>
    <w:rsid w:val="005B513D"/>
    <w:rsid w:val="005B52D7"/>
    <w:rsid w:val="005B5BAF"/>
    <w:rsid w:val="005B62FA"/>
    <w:rsid w:val="005C0638"/>
    <w:rsid w:val="005C1398"/>
    <w:rsid w:val="005C13FE"/>
    <w:rsid w:val="005C3185"/>
    <w:rsid w:val="005C4589"/>
    <w:rsid w:val="005C6F72"/>
    <w:rsid w:val="005C729D"/>
    <w:rsid w:val="005C7B30"/>
    <w:rsid w:val="005D077C"/>
    <w:rsid w:val="005D0E99"/>
    <w:rsid w:val="005D22F5"/>
    <w:rsid w:val="005D3970"/>
    <w:rsid w:val="005D506B"/>
    <w:rsid w:val="005D60FB"/>
    <w:rsid w:val="005E0BE6"/>
    <w:rsid w:val="005E1F15"/>
    <w:rsid w:val="005E2C6A"/>
    <w:rsid w:val="005E612D"/>
    <w:rsid w:val="005E624B"/>
    <w:rsid w:val="005E645F"/>
    <w:rsid w:val="005F0954"/>
    <w:rsid w:val="005F0BA9"/>
    <w:rsid w:val="005F1663"/>
    <w:rsid w:val="005F1CC3"/>
    <w:rsid w:val="005F25A4"/>
    <w:rsid w:val="005F2DFD"/>
    <w:rsid w:val="005F30DF"/>
    <w:rsid w:val="005F4BC6"/>
    <w:rsid w:val="005F4C1F"/>
    <w:rsid w:val="005F5EE0"/>
    <w:rsid w:val="00601BB6"/>
    <w:rsid w:val="00602D9D"/>
    <w:rsid w:val="00603093"/>
    <w:rsid w:val="006053B7"/>
    <w:rsid w:val="00605589"/>
    <w:rsid w:val="00605DBF"/>
    <w:rsid w:val="00606F61"/>
    <w:rsid w:val="00607094"/>
    <w:rsid w:val="00611AFF"/>
    <w:rsid w:val="00611D93"/>
    <w:rsid w:val="00612FB5"/>
    <w:rsid w:val="00613076"/>
    <w:rsid w:val="00613394"/>
    <w:rsid w:val="00613EC1"/>
    <w:rsid w:val="00615B96"/>
    <w:rsid w:val="00617622"/>
    <w:rsid w:val="00617E2C"/>
    <w:rsid w:val="00622345"/>
    <w:rsid w:val="00622791"/>
    <w:rsid w:val="006236C7"/>
    <w:rsid w:val="00623B2F"/>
    <w:rsid w:val="006250B1"/>
    <w:rsid w:val="00625E43"/>
    <w:rsid w:val="006302A5"/>
    <w:rsid w:val="006324DA"/>
    <w:rsid w:val="00632838"/>
    <w:rsid w:val="00633BD9"/>
    <w:rsid w:val="00633E7F"/>
    <w:rsid w:val="00635F97"/>
    <w:rsid w:val="006368A5"/>
    <w:rsid w:val="0063738A"/>
    <w:rsid w:val="00637475"/>
    <w:rsid w:val="00640ED4"/>
    <w:rsid w:val="0064183C"/>
    <w:rsid w:val="00643189"/>
    <w:rsid w:val="0064326E"/>
    <w:rsid w:val="006469DF"/>
    <w:rsid w:val="00646EB9"/>
    <w:rsid w:val="00647E7B"/>
    <w:rsid w:val="0065019B"/>
    <w:rsid w:val="00651889"/>
    <w:rsid w:val="006530AB"/>
    <w:rsid w:val="006531D0"/>
    <w:rsid w:val="006533A7"/>
    <w:rsid w:val="00654494"/>
    <w:rsid w:val="0065660E"/>
    <w:rsid w:val="0065669C"/>
    <w:rsid w:val="006575BC"/>
    <w:rsid w:val="00657FCF"/>
    <w:rsid w:val="00660102"/>
    <w:rsid w:val="0066095A"/>
    <w:rsid w:val="00661331"/>
    <w:rsid w:val="00661E66"/>
    <w:rsid w:val="006626A0"/>
    <w:rsid w:val="006641BE"/>
    <w:rsid w:val="00665B2F"/>
    <w:rsid w:val="00666077"/>
    <w:rsid w:val="006669E8"/>
    <w:rsid w:val="006669FE"/>
    <w:rsid w:val="006670EA"/>
    <w:rsid w:val="00667196"/>
    <w:rsid w:val="00670372"/>
    <w:rsid w:val="006707B5"/>
    <w:rsid w:val="006710DE"/>
    <w:rsid w:val="00671CB3"/>
    <w:rsid w:val="00672B86"/>
    <w:rsid w:val="00672C0C"/>
    <w:rsid w:val="00673282"/>
    <w:rsid w:val="00673EDA"/>
    <w:rsid w:val="00674009"/>
    <w:rsid w:val="006746EA"/>
    <w:rsid w:val="0067612F"/>
    <w:rsid w:val="006774B4"/>
    <w:rsid w:val="006777EF"/>
    <w:rsid w:val="00677AE8"/>
    <w:rsid w:val="00677E50"/>
    <w:rsid w:val="006807F3"/>
    <w:rsid w:val="00680F92"/>
    <w:rsid w:val="006829FF"/>
    <w:rsid w:val="00682BD7"/>
    <w:rsid w:val="006838E0"/>
    <w:rsid w:val="00685287"/>
    <w:rsid w:val="00685834"/>
    <w:rsid w:val="00690203"/>
    <w:rsid w:val="00691BA9"/>
    <w:rsid w:val="00693A39"/>
    <w:rsid w:val="00693A90"/>
    <w:rsid w:val="00693C8D"/>
    <w:rsid w:val="0069559B"/>
    <w:rsid w:val="00695794"/>
    <w:rsid w:val="00695B19"/>
    <w:rsid w:val="00695F01"/>
    <w:rsid w:val="00697A1E"/>
    <w:rsid w:val="006A34A2"/>
    <w:rsid w:val="006A3610"/>
    <w:rsid w:val="006A41BA"/>
    <w:rsid w:val="006A4350"/>
    <w:rsid w:val="006A62C3"/>
    <w:rsid w:val="006A671D"/>
    <w:rsid w:val="006A6B7C"/>
    <w:rsid w:val="006A750A"/>
    <w:rsid w:val="006A7C31"/>
    <w:rsid w:val="006B0B3E"/>
    <w:rsid w:val="006B1046"/>
    <w:rsid w:val="006B1540"/>
    <w:rsid w:val="006B1AA5"/>
    <w:rsid w:val="006B1D00"/>
    <w:rsid w:val="006B3E84"/>
    <w:rsid w:val="006B415A"/>
    <w:rsid w:val="006B4297"/>
    <w:rsid w:val="006B545B"/>
    <w:rsid w:val="006B54B2"/>
    <w:rsid w:val="006B55D2"/>
    <w:rsid w:val="006C14AE"/>
    <w:rsid w:val="006C18C3"/>
    <w:rsid w:val="006C2223"/>
    <w:rsid w:val="006C26BB"/>
    <w:rsid w:val="006C37D9"/>
    <w:rsid w:val="006C4693"/>
    <w:rsid w:val="006C5F75"/>
    <w:rsid w:val="006C7D1C"/>
    <w:rsid w:val="006D0384"/>
    <w:rsid w:val="006D074A"/>
    <w:rsid w:val="006D1697"/>
    <w:rsid w:val="006D21F2"/>
    <w:rsid w:val="006D2FA9"/>
    <w:rsid w:val="006D55EB"/>
    <w:rsid w:val="006D5FD0"/>
    <w:rsid w:val="006D602F"/>
    <w:rsid w:val="006D67E1"/>
    <w:rsid w:val="006E0043"/>
    <w:rsid w:val="006E032C"/>
    <w:rsid w:val="006E0DBE"/>
    <w:rsid w:val="006E12EC"/>
    <w:rsid w:val="006E22F1"/>
    <w:rsid w:val="006E2496"/>
    <w:rsid w:val="006E2BDE"/>
    <w:rsid w:val="006E314A"/>
    <w:rsid w:val="006E3904"/>
    <w:rsid w:val="006E3AF4"/>
    <w:rsid w:val="006E40EC"/>
    <w:rsid w:val="006E4121"/>
    <w:rsid w:val="006E4486"/>
    <w:rsid w:val="006E76FF"/>
    <w:rsid w:val="006E7726"/>
    <w:rsid w:val="006E7AB8"/>
    <w:rsid w:val="006F0F6C"/>
    <w:rsid w:val="006F197D"/>
    <w:rsid w:val="006F1AE5"/>
    <w:rsid w:val="006F24E0"/>
    <w:rsid w:val="006F2541"/>
    <w:rsid w:val="006F2FF4"/>
    <w:rsid w:val="006F3567"/>
    <w:rsid w:val="006F3F17"/>
    <w:rsid w:val="006F3F1A"/>
    <w:rsid w:val="006F4ECC"/>
    <w:rsid w:val="006F5632"/>
    <w:rsid w:val="006F737F"/>
    <w:rsid w:val="006F7C10"/>
    <w:rsid w:val="006F7C92"/>
    <w:rsid w:val="00700124"/>
    <w:rsid w:val="007001E4"/>
    <w:rsid w:val="00700385"/>
    <w:rsid w:val="00701A3B"/>
    <w:rsid w:val="007021AB"/>
    <w:rsid w:val="00703B56"/>
    <w:rsid w:val="00703EB9"/>
    <w:rsid w:val="00704C49"/>
    <w:rsid w:val="00706055"/>
    <w:rsid w:val="00707CC0"/>
    <w:rsid w:val="00710488"/>
    <w:rsid w:val="00712107"/>
    <w:rsid w:val="00712738"/>
    <w:rsid w:val="00712A00"/>
    <w:rsid w:val="007130D3"/>
    <w:rsid w:val="007139E8"/>
    <w:rsid w:val="00715400"/>
    <w:rsid w:val="00715A15"/>
    <w:rsid w:val="007169C6"/>
    <w:rsid w:val="007175B8"/>
    <w:rsid w:val="00723DCE"/>
    <w:rsid w:val="00724A5B"/>
    <w:rsid w:val="00725598"/>
    <w:rsid w:val="00726364"/>
    <w:rsid w:val="00727122"/>
    <w:rsid w:val="007277F4"/>
    <w:rsid w:val="00727A42"/>
    <w:rsid w:val="00727F7F"/>
    <w:rsid w:val="00730807"/>
    <w:rsid w:val="00731D96"/>
    <w:rsid w:val="00732525"/>
    <w:rsid w:val="00733AA7"/>
    <w:rsid w:val="00733E3E"/>
    <w:rsid w:val="00734A23"/>
    <w:rsid w:val="00735DC7"/>
    <w:rsid w:val="00736857"/>
    <w:rsid w:val="00740F5E"/>
    <w:rsid w:val="00741AB2"/>
    <w:rsid w:val="00742291"/>
    <w:rsid w:val="0074269C"/>
    <w:rsid w:val="007429A1"/>
    <w:rsid w:val="007443F3"/>
    <w:rsid w:val="00744BE9"/>
    <w:rsid w:val="00746992"/>
    <w:rsid w:val="0074769B"/>
    <w:rsid w:val="00750551"/>
    <w:rsid w:val="0075061B"/>
    <w:rsid w:val="007515CD"/>
    <w:rsid w:val="007522C4"/>
    <w:rsid w:val="00753299"/>
    <w:rsid w:val="00753645"/>
    <w:rsid w:val="00753A24"/>
    <w:rsid w:val="00753E68"/>
    <w:rsid w:val="0075708E"/>
    <w:rsid w:val="007628A1"/>
    <w:rsid w:val="00765061"/>
    <w:rsid w:val="00765DCF"/>
    <w:rsid w:val="00766F7E"/>
    <w:rsid w:val="00772243"/>
    <w:rsid w:val="007728E9"/>
    <w:rsid w:val="0077316F"/>
    <w:rsid w:val="0077360C"/>
    <w:rsid w:val="00773918"/>
    <w:rsid w:val="0077459A"/>
    <w:rsid w:val="00775847"/>
    <w:rsid w:val="007769E7"/>
    <w:rsid w:val="0077744B"/>
    <w:rsid w:val="00777BF4"/>
    <w:rsid w:val="007801F5"/>
    <w:rsid w:val="00782AAF"/>
    <w:rsid w:val="00782D61"/>
    <w:rsid w:val="00782F37"/>
    <w:rsid w:val="007835AA"/>
    <w:rsid w:val="0078393C"/>
    <w:rsid w:val="00784754"/>
    <w:rsid w:val="0078567E"/>
    <w:rsid w:val="00787D55"/>
    <w:rsid w:val="00787F06"/>
    <w:rsid w:val="00790134"/>
    <w:rsid w:val="00790B67"/>
    <w:rsid w:val="00790F48"/>
    <w:rsid w:val="007914BC"/>
    <w:rsid w:val="00791817"/>
    <w:rsid w:val="00792182"/>
    <w:rsid w:val="00793D32"/>
    <w:rsid w:val="007950B9"/>
    <w:rsid w:val="007959B9"/>
    <w:rsid w:val="00796D64"/>
    <w:rsid w:val="007972C4"/>
    <w:rsid w:val="007A14B3"/>
    <w:rsid w:val="007A1666"/>
    <w:rsid w:val="007A19F3"/>
    <w:rsid w:val="007A1F72"/>
    <w:rsid w:val="007A212C"/>
    <w:rsid w:val="007A2999"/>
    <w:rsid w:val="007A30F4"/>
    <w:rsid w:val="007A5C3B"/>
    <w:rsid w:val="007A6BED"/>
    <w:rsid w:val="007B1B6C"/>
    <w:rsid w:val="007B2380"/>
    <w:rsid w:val="007B35BE"/>
    <w:rsid w:val="007B435D"/>
    <w:rsid w:val="007B4443"/>
    <w:rsid w:val="007B517C"/>
    <w:rsid w:val="007C0E2C"/>
    <w:rsid w:val="007C1533"/>
    <w:rsid w:val="007C1884"/>
    <w:rsid w:val="007C190B"/>
    <w:rsid w:val="007C1DA1"/>
    <w:rsid w:val="007C28A4"/>
    <w:rsid w:val="007C3B66"/>
    <w:rsid w:val="007C54CC"/>
    <w:rsid w:val="007C6D18"/>
    <w:rsid w:val="007C7496"/>
    <w:rsid w:val="007C7750"/>
    <w:rsid w:val="007C78AB"/>
    <w:rsid w:val="007D21CD"/>
    <w:rsid w:val="007D2898"/>
    <w:rsid w:val="007D2976"/>
    <w:rsid w:val="007D3283"/>
    <w:rsid w:val="007D3637"/>
    <w:rsid w:val="007D3A0B"/>
    <w:rsid w:val="007D45A2"/>
    <w:rsid w:val="007D4739"/>
    <w:rsid w:val="007D697C"/>
    <w:rsid w:val="007E0328"/>
    <w:rsid w:val="007E4491"/>
    <w:rsid w:val="007E451E"/>
    <w:rsid w:val="007E49CA"/>
    <w:rsid w:val="007F209A"/>
    <w:rsid w:val="007F23EF"/>
    <w:rsid w:val="007F4A55"/>
    <w:rsid w:val="007F6AD8"/>
    <w:rsid w:val="007F7A65"/>
    <w:rsid w:val="00800645"/>
    <w:rsid w:val="008016AA"/>
    <w:rsid w:val="008019D7"/>
    <w:rsid w:val="00802264"/>
    <w:rsid w:val="00802B01"/>
    <w:rsid w:val="00803292"/>
    <w:rsid w:val="0080470C"/>
    <w:rsid w:val="00811D4A"/>
    <w:rsid w:val="008122B8"/>
    <w:rsid w:val="00813A5C"/>
    <w:rsid w:val="00814320"/>
    <w:rsid w:val="008166DC"/>
    <w:rsid w:val="00816D49"/>
    <w:rsid w:val="00821794"/>
    <w:rsid w:val="0082204B"/>
    <w:rsid w:val="00823AF7"/>
    <w:rsid w:val="008240E3"/>
    <w:rsid w:val="00825C13"/>
    <w:rsid w:val="00825D0C"/>
    <w:rsid w:val="00826DA4"/>
    <w:rsid w:val="00827FF0"/>
    <w:rsid w:val="00830286"/>
    <w:rsid w:val="008312BC"/>
    <w:rsid w:val="00831683"/>
    <w:rsid w:val="00831E09"/>
    <w:rsid w:val="00832722"/>
    <w:rsid w:val="00833880"/>
    <w:rsid w:val="00833F43"/>
    <w:rsid w:val="0083540C"/>
    <w:rsid w:val="0083610D"/>
    <w:rsid w:val="008377CF"/>
    <w:rsid w:val="00842C21"/>
    <w:rsid w:val="00843436"/>
    <w:rsid w:val="00843889"/>
    <w:rsid w:val="00844553"/>
    <w:rsid w:val="0084558C"/>
    <w:rsid w:val="00845BF6"/>
    <w:rsid w:val="008460C6"/>
    <w:rsid w:val="00847975"/>
    <w:rsid w:val="00850329"/>
    <w:rsid w:val="00850343"/>
    <w:rsid w:val="0085639C"/>
    <w:rsid w:val="0085657E"/>
    <w:rsid w:val="00856816"/>
    <w:rsid w:val="00861840"/>
    <w:rsid w:val="00861AC8"/>
    <w:rsid w:val="008624F8"/>
    <w:rsid w:val="00862F30"/>
    <w:rsid w:val="0086362F"/>
    <w:rsid w:val="008636A5"/>
    <w:rsid w:val="0086419E"/>
    <w:rsid w:val="008646C3"/>
    <w:rsid w:val="00864B13"/>
    <w:rsid w:val="008658E2"/>
    <w:rsid w:val="00866A07"/>
    <w:rsid w:val="00866BDD"/>
    <w:rsid w:val="00867CD0"/>
    <w:rsid w:val="00870F3C"/>
    <w:rsid w:val="00871B6D"/>
    <w:rsid w:val="0087227E"/>
    <w:rsid w:val="008727B6"/>
    <w:rsid w:val="00872F3B"/>
    <w:rsid w:val="008743F8"/>
    <w:rsid w:val="00875300"/>
    <w:rsid w:val="008777BC"/>
    <w:rsid w:val="008800EB"/>
    <w:rsid w:val="00880614"/>
    <w:rsid w:val="00880BA3"/>
    <w:rsid w:val="0088108C"/>
    <w:rsid w:val="008838EE"/>
    <w:rsid w:val="008844E4"/>
    <w:rsid w:val="00885125"/>
    <w:rsid w:val="008858F6"/>
    <w:rsid w:val="0088616C"/>
    <w:rsid w:val="00886C0B"/>
    <w:rsid w:val="00887330"/>
    <w:rsid w:val="00887BB6"/>
    <w:rsid w:val="00890F10"/>
    <w:rsid w:val="008917C2"/>
    <w:rsid w:val="00894083"/>
    <w:rsid w:val="00896B0B"/>
    <w:rsid w:val="008974D0"/>
    <w:rsid w:val="008A0821"/>
    <w:rsid w:val="008A1EDB"/>
    <w:rsid w:val="008A21C1"/>
    <w:rsid w:val="008A22B7"/>
    <w:rsid w:val="008A2853"/>
    <w:rsid w:val="008A28FE"/>
    <w:rsid w:val="008A489E"/>
    <w:rsid w:val="008A494E"/>
    <w:rsid w:val="008A6275"/>
    <w:rsid w:val="008A66D1"/>
    <w:rsid w:val="008A7368"/>
    <w:rsid w:val="008A7827"/>
    <w:rsid w:val="008A7A8E"/>
    <w:rsid w:val="008B0258"/>
    <w:rsid w:val="008B0374"/>
    <w:rsid w:val="008B2FDC"/>
    <w:rsid w:val="008B48D8"/>
    <w:rsid w:val="008B4D9E"/>
    <w:rsid w:val="008B600A"/>
    <w:rsid w:val="008B64C5"/>
    <w:rsid w:val="008B6CE4"/>
    <w:rsid w:val="008C26FC"/>
    <w:rsid w:val="008C342B"/>
    <w:rsid w:val="008C38AE"/>
    <w:rsid w:val="008C40BD"/>
    <w:rsid w:val="008C5A6E"/>
    <w:rsid w:val="008C5F4D"/>
    <w:rsid w:val="008C6187"/>
    <w:rsid w:val="008C647A"/>
    <w:rsid w:val="008C7634"/>
    <w:rsid w:val="008C78BF"/>
    <w:rsid w:val="008C7A56"/>
    <w:rsid w:val="008C7BBC"/>
    <w:rsid w:val="008C7FCF"/>
    <w:rsid w:val="008D0720"/>
    <w:rsid w:val="008D0EF6"/>
    <w:rsid w:val="008D1B1F"/>
    <w:rsid w:val="008D1CFB"/>
    <w:rsid w:val="008D2D9A"/>
    <w:rsid w:val="008D339D"/>
    <w:rsid w:val="008D3BC8"/>
    <w:rsid w:val="008D4D3F"/>
    <w:rsid w:val="008D51FC"/>
    <w:rsid w:val="008D5B00"/>
    <w:rsid w:val="008D7E17"/>
    <w:rsid w:val="008E0262"/>
    <w:rsid w:val="008E0C1F"/>
    <w:rsid w:val="008E0E01"/>
    <w:rsid w:val="008E15C9"/>
    <w:rsid w:val="008E3614"/>
    <w:rsid w:val="008E3D58"/>
    <w:rsid w:val="008E64CA"/>
    <w:rsid w:val="008E6CF7"/>
    <w:rsid w:val="008E6EA1"/>
    <w:rsid w:val="008E74FD"/>
    <w:rsid w:val="008E7947"/>
    <w:rsid w:val="008E7E12"/>
    <w:rsid w:val="008F12FA"/>
    <w:rsid w:val="008F208E"/>
    <w:rsid w:val="008F2AD5"/>
    <w:rsid w:val="008F5E28"/>
    <w:rsid w:val="008F6EA9"/>
    <w:rsid w:val="008F740B"/>
    <w:rsid w:val="009002C9"/>
    <w:rsid w:val="009002ED"/>
    <w:rsid w:val="00900930"/>
    <w:rsid w:val="00900BFF"/>
    <w:rsid w:val="00901125"/>
    <w:rsid w:val="00901A3C"/>
    <w:rsid w:val="0090241E"/>
    <w:rsid w:val="00904ADE"/>
    <w:rsid w:val="009054AC"/>
    <w:rsid w:val="009055B4"/>
    <w:rsid w:val="00905C24"/>
    <w:rsid w:val="00906B06"/>
    <w:rsid w:val="00912721"/>
    <w:rsid w:val="00913486"/>
    <w:rsid w:val="00913B3F"/>
    <w:rsid w:val="00914655"/>
    <w:rsid w:val="00914C6B"/>
    <w:rsid w:val="009155FA"/>
    <w:rsid w:val="009206DE"/>
    <w:rsid w:val="00920F9B"/>
    <w:rsid w:val="00921272"/>
    <w:rsid w:val="00922911"/>
    <w:rsid w:val="00922DE6"/>
    <w:rsid w:val="00923034"/>
    <w:rsid w:val="009234A6"/>
    <w:rsid w:val="00925A5A"/>
    <w:rsid w:val="00925D2F"/>
    <w:rsid w:val="0092651B"/>
    <w:rsid w:val="009268B4"/>
    <w:rsid w:val="0092693F"/>
    <w:rsid w:val="00926C99"/>
    <w:rsid w:val="00931714"/>
    <w:rsid w:val="009318AD"/>
    <w:rsid w:val="00931CA2"/>
    <w:rsid w:val="00931CAA"/>
    <w:rsid w:val="00932AFB"/>
    <w:rsid w:val="009335A8"/>
    <w:rsid w:val="0093363C"/>
    <w:rsid w:val="0093450A"/>
    <w:rsid w:val="00934556"/>
    <w:rsid w:val="00934D91"/>
    <w:rsid w:val="0093631B"/>
    <w:rsid w:val="00941E93"/>
    <w:rsid w:val="00941FE8"/>
    <w:rsid w:val="009423AF"/>
    <w:rsid w:val="00942494"/>
    <w:rsid w:val="00943837"/>
    <w:rsid w:val="009438FA"/>
    <w:rsid w:val="00945087"/>
    <w:rsid w:val="00946184"/>
    <w:rsid w:val="009506C1"/>
    <w:rsid w:val="00952580"/>
    <w:rsid w:val="00953D4B"/>
    <w:rsid w:val="009542B4"/>
    <w:rsid w:val="00955059"/>
    <w:rsid w:val="00955572"/>
    <w:rsid w:val="00955CF2"/>
    <w:rsid w:val="00955D6F"/>
    <w:rsid w:val="00955DB7"/>
    <w:rsid w:val="0095608A"/>
    <w:rsid w:val="00957119"/>
    <w:rsid w:val="00957496"/>
    <w:rsid w:val="00960811"/>
    <w:rsid w:val="00961796"/>
    <w:rsid w:val="00961958"/>
    <w:rsid w:val="00961BBC"/>
    <w:rsid w:val="00961F08"/>
    <w:rsid w:val="00961FD3"/>
    <w:rsid w:val="00962CBC"/>
    <w:rsid w:val="009633FB"/>
    <w:rsid w:val="00963C7C"/>
    <w:rsid w:val="00963F30"/>
    <w:rsid w:val="00964C64"/>
    <w:rsid w:val="00964DE6"/>
    <w:rsid w:val="00965840"/>
    <w:rsid w:val="009670BF"/>
    <w:rsid w:val="0097056B"/>
    <w:rsid w:val="00972DB8"/>
    <w:rsid w:val="00972F0F"/>
    <w:rsid w:val="00973EBA"/>
    <w:rsid w:val="00974872"/>
    <w:rsid w:val="00974973"/>
    <w:rsid w:val="00974DE5"/>
    <w:rsid w:val="00974E64"/>
    <w:rsid w:val="00975E4A"/>
    <w:rsid w:val="009766F4"/>
    <w:rsid w:val="00976986"/>
    <w:rsid w:val="0097773B"/>
    <w:rsid w:val="00980633"/>
    <w:rsid w:val="00980D0B"/>
    <w:rsid w:val="00982506"/>
    <w:rsid w:val="009825A8"/>
    <w:rsid w:val="00982A4E"/>
    <w:rsid w:val="00982CE5"/>
    <w:rsid w:val="00983332"/>
    <w:rsid w:val="00983382"/>
    <w:rsid w:val="0098393F"/>
    <w:rsid w:val="009843B0"/>
    <w:rsid w:val="00986169"/>
    <w:rsid w:val="0098695B"/>
    <w:rsid w:val="0099096D"/>
    <w:rsid w:val="00990A41"/>
    <w:rsid w:val="00991F13"/>
    <w:rsid w:val="00992452"/>
    <w:rsid w:val="0099529D"/>
    <w:rsid w:val="00995884"/>
    <w:rsid w:val="00995F5C"/>
    <w:rsid w:val="00996429"/>
    <w:rsid w:val="00997C0A"/>
    <w:rsid w:val="00997CB0"/>
    <w:rsid w:val="009A0BA1"/>
    <w:rsid w:val="009A0FC5"/>
    <w:rsid w:val="009A1B49"/>
    <w:rsid w:val="009A32D4"/>
    <w:rsid w:val="009A53F4"/>
    <w:rsid w:val="009A72B9"/>
    <w:rsid w:val="009A7915"/>
    <w:rsid w:val="009B01DC"/>
    <w:rsid w:val="009B2B26"/>
    <w:rsid w:val="009B2D85"/>
    <w:rsid w:val="009B3B80"/>
    <w:rsid w:val="009B4DA1"/>
    <w:rsid w:val="009B58C2"/>
    <w:rsid w:val="009B5BF4"/>
    <w:rsid w:val="009B70C4"/>
    <w:rsid w:val="009B7DE8"/>
    <w:rsid w:val="009C044C"/>
    <w:rsid w:val="009C1FD2"/>
    <w:rsid w:val="009C305C"/>
    <w:rsid w:val="009C3E9D"/>
    <w:rsid w:val="009C606D"/>
    <w:rsid w:val="009C6589"/>
    <w:rsid w:val="009C758F"/>
    <w:rsid w:val="009C7AEB"/>
    <w:rsid w:val="009C7D23"/>
    <w:rsid w:val="009D0C85"/>
    <w:rsid w:val="009D1CAC"/>
    <w:rsid w:val="009D2002"/>
    <w:rsid w:val="009D3924"/>
    <w:rsid w:val="009D491E"/>
    <w:rsid w:val="009D5C8C"/>
    <w:rsid w:val="009D75A3"/>
    <w:rsid w:val="009D7C65"/>
    <w:rsid w:val="009E1E56"/>
    <w:rsid w:val="009E33A3"/>
    <w:rsid w:val="009E3EE9"/>
    <w:rsid w:val="009E451F"/>
    <w:rsid w:val="009E4E77"/>
    <w:rsid w:val="009E5325"/>
    <w:rsid w:val="009E5339"/>
    <w:rsid w:val="009E58AB"/>
    <w:rsid w:val="009F0982"/>
    <w:rsid w:val="009F2822"/>
    <w:rsid w:val="009F32AF"/>
    <w:rsid w:val="009F3729"/>
    <w:rsid w:val="009F3B65"/>
    <w:rsid w:val="009F586C"/>
    <w:rsid w:val="009F5C61"/>
    <w:rsid w:val="009F677C"/>
    <w:rsid w:val="009F7567"/>
    <w:rsid w:val="00A002DD"/>
    <w:rsid w:val="00A00EF1"/>
    <w:rsid w:val="00A02FAA"/>
    <w:rsid w:val="00A04200"/>
    <w:rsid w:val="00A043E2"/>
    <w:rsid w:val="00A049C6"/>
    <w:rsid w:val="00A0550D"/>
    <w:rsid w:val="00A06019"/>
    <w:rsid w:val="00A06328"/>
    <w:rsid w:val="00A06E23"/>
    <w:rsid w:val="00A06E57"/>
    <w:rsid w:val="00A0729C"/>
    <w:rsid w:val="00A07465"/>
    <w:rsid w:val="00A077E1"/>
    <w:rsid w:val="00A07BC7"/>
    <w:rsid w:val="00A1010A"/>
    <w:rsid w:val="00A10146"/>
    <w:rsid w:val="00A106F8"/>
    <w:rsid w:val="00A10949"/>
    <w:rsid w:val="00A1107C"/>
    <w:rsid w:val="00A1234F"/>
    <w:rsid w:val="00A1280A"/>
    <w:rsid w:val="00A1283D"/>
    <w:rsid w:val="00A131BD"/>
    <w:rsid w:val="00A14914"/>
    <w:rsid w:val="00A153BE"/>
    <w:rsid w:val="00A15AB0"/>
    <w:rsid w:val="00A1723B"/>
    <w:rsid w:val="00A17F88"/>
    <w:rsid w:val="00A20361"/>
    <w:rsid w:val="00A2224E"/>
    <w:rsid w:val="00A235E3"/>
    <w:rsid w:val="00A23AE5"/>
    <w:rsid w:val="00A252CD"/>
    <w:rsid w:val="00A25351"/>
    <w:rsid w:val="00A25753"/>
    <w:rsid w:val="00A25E5B"/>
    <w:rsid w:val="00A30329"/>
    <w:rsid w:val="00A307DA"/>
    <w:rsid w:val="00A32933"/>
    <w:rsid w:val="00A3398C"/>
    <w:rsid w:val="00A3482C"/>
    <w:rsid w:val="00A35281"/>
    <w:rsid w:val="00A352B2"/>
    <w:rsid w:val="00A35771"/>
    <w:rsid w:val="00A35951"/>
    <w:rsid w:val="00A35A30"/>
    <w:rsid w:val="00A360C3"/>
    <w:rsid w:val="00A37860"/>
    <w:rsid w:val="00A37E17"/>
    <w:rsid w:val="00A421C2"/>
    <w:rsid w:val="00A42D24"/>
    <w:rsid w:val="00A42D5D"/>
    <w:rsid w:val="00A43E17"/>
    <w:rsid w:val="00A4530A"/>
    <w:rsid w:val="00A45A5B"/>
    <w:rsid w:val="00A468ED"/>
    <w:rsid w:val="00A46E68"/>
    <w:rsid w:val="00A512EE"/>
    <w:rsid w:val="00A523F9"/>
    <w:rsid w:val="00A5250F"/>
    <w:rsid w:val="00A5259A"/>
    <w:rsid w:val="00A5332A"/>
    <w:rsid w:val="00A53872"/>
    <w:rsid w:val="00A549AC"/>
    <w:rsid w:val="00A549FE"/>
    <w:rsid w:val="00A56BA4"/>
    <w:rsid w:val="00A56F6C"/>
    <w:rsid w:val="00A57253"/>
    <w:rsid w:val="00A57D81"/>
    <w:rsid w:val="00A60E78"/>
    <w:rsid w:val="00A620FC"/>
    <w:rsid w:val="00A62D6D"/>
    <w:rsid w:val="00A62EB0"/>
    <w:rsid w:val="00A633C9"/>
    <w:rsid w:val="00A6608F"/>
    <w:rsid w:val="00A6642A"/>
    <w:rsid w:val="00A66D13"/>
    <w:rsid w:val="00A67556"/>
    <w:rsid w:val="00A70696"/>
    <w:rsid w:val="00A70C22"/>
    <w:rsid w:val="00A71770"/>
    <w:rsid w:val="00A71D05"/>
    <w:rsid w:val="00A723C7"/>
    <w:rsid w:val="00A72797"/>
    <w:rsid w:val="00A72951"/>
    <w:rsid w:val="00A72967"/>
    <w:rsid w:val="00A73A41"/>
    <w:rsid w:val="00A73E85"/>
    <w:rsid w:val="00A747FF"/>
    <w:rsid w:val="00A76716"/>
    <w:rsid w:val="00A77132"/>
    <w:rsid w:val="00A774AC"/>
    <w:rsid w:val="00A80AB1"/>
    <w:rsid w:val="00A823F8"/>
    <w:rsid w:val="00A8245E"/>
    <w:rsid w:val="00A82F8D"/>
    <w:rsid w:val="00A83544"/>
    <w:rsid w:val="00A86F47"/>
    <w:rsid w:val="00A87096"/>
    <w:rsid w:val="00A90314"/>
    <w:rsid w:val="00A90469"/>
    <w:rsid w:val="00A933E5"/>
    <w:rsid w:val="00A941FE"/>
    <w:rsid w:val="00A943A8"/>
    <w:rsid w:val="00A945D3"/>
    <w:rsid w:val="00A949CC"/>
    <w:rsid w:val="00A952B3"/>
    <w:rsid w:val="00A95F3F"/>
    <w:rsid w:val="00A96277"/>
    <w:rsid w:val="00A97CAC"/>
    <w:rsid w:val="00A97FB0"/>
    <w:rsid w:val="00AA17A2"/>
    <w:rsid w:val="00AA1EFA"/>
    <w:rsid w:val="00AA2764"/>
    <w:rsid w:val="00AA379F"/>
    <w:rsid w:val="00AA5F02"/>
    <w:rsid w:val="00AA654A"/>
    <w:rsid w:val="00AA7044"/>
    <w:rsid w:val="00AA74AC"/>
    <w:rsid w:val="00AA7704"/>
    <w:rsid w:val="00AB2B20"/>
    <w:rsid w:val="00AB2BC1"/>
    <w:rsid w:val="00AB3CF3"/>
    <w:rsid w:val="00AB519F"/>
    <w:rsid w:val="00AB5681"/>
    <w:rsid w:val="00AB615C"/>
    <w:rsid w:val="00AB6214"/>
    <w:rsid w:val="00AB6845"/>
    <w:rsid w:val="00AB762F"/>
    <w:rsid w:val="00AC0053"/>
    <w:rsid w:val="00AC0441"/>
    <w:rsid w:val="00AC0E92"/>
    <w:rsid w:val="00AC18B6"/>
    <w:rsid w:val="00AC2004"/>
    <w:rsid w:val="00AC253B"/>
    <w:rsid w:val="00AC2916"/>
    <w:rsid w:val="00AC2F17"/>
    <w:rsid w:val="00AC3FA6"/>
    <w:rsid w:val="00AC4927"/>
    <w:rsid w:val="00AC4BCD"/>
    <w:rsid w:val="00AC60D5"/>
    <w:rsid w:val="00AC6367"/>
    <w:rsid w:val="00AC774F"/>
    <w:rsid w:val="00AD29FE"/>
    <w:rsid w:val="00AD4464"/>
    <w:rsid w:val="00AD5CC0"/>
    <w:rsid w:val="00AD64A8"/>
    <w:rsid w:val="00AD72DA"/>
    <w:rsid w:val="00AD7FAB"/>
    <w:rsid w:val="00AE076C"/>
    <w:rsid w:val="00AE1752"/>
    <w:rsid w:val="00AE31FF"/>
    <w:rsid w:val="00AE33C9"/>
    <w:rsid w:val="00AE429F"/>
    <w:rsid w:val="00AE4449"/>
    <w:rsid w:val="00AE4AB6"/>
    <w:rsid w:val="00AE5B76"/>
    <w:rsid w:val="00AF0B08"/>
    <w:rsid w:val="00AF2469"/>
    <w:rsid w:val="00AF2902"/>
    <w:rsid w:val="00AF466C"/>
    <w:rsid w:val="00AF6F16"/>
    <w:rsid w:val="00AF74C4"/>
    <w:rsid w:val="00B003F1"/>
    <w:rsid w:val="00B006AF"/>
    <w:rsid w:val="00B0086B"/>
    <w:rsid w:val="00B03012"/>
    <w:rsid w:val="00B04110"/>
    <w:rsid w:val="00B04671"/>
    <w:rsid w:val="00B065CA"/>
    <w:rsid w:val="00B0688C"/>
    <w:rsid w:val="00B0696E"/>
    <w:rsid w:val="00B06E76"/>
    <w:rsid w:val="00B0702B"/>
    <w:rsid w:val="00B10786"/>
    <w:rsid w:val="00B1233F"/>
    <w:rsid w:val="00B123CD"/>
    <w:rsid w:val="00B1323E"/>
    <w:rsid w:val="00B137D1"/>
    <w:rsid w:val="00B165FE"/>
    <w:rsid w:val="00B16AEB"/>
    <w:rsid w:val="00B16BC2"/>
    <w:rsid w:val="00B170AC"/>
    <w:rsid w:val="00B17A33"/>
    <w:rsid w:val="00B17AD1"/>
    <w:rsid w:val="00B20A33"/>
    <w:rsid w:val="00B21AEA"/>
    <w:rsid w:val="00B222F6"/>
    <w:rsid w:val="00B2260E"/>
    <w:rsid w:val="00B2413E"/>
    <w:rsid w:val="00B2519A"/>
    <w:rsid w:val="00B25925"/>
    <w:rsid w:val="00B25C39"/>
    <w:rsid w:val="00B25E46"/>
    <w:rsid w:val="00B25E94"/>
    <w:rsid w:val="00B25FD6"/>
    <w:rsid w:val="00B309C3"/>
    <w:rsid w:val="00B30EDA"/>
    <w:rsid w:val="00B31ECA"/>
    <w:rsid w:val="00B31FD2"/>
    <w:rsid w:val="00B32FEE"/>
    <w:rsid w:val="00B3387B"/>
    <w:rsid w:val="00B359E1"/>
    <w:rsid w:val="00B375AA"/>
    <w:rsid w:val="00B3764A"/>
    <w:rsid w:val="00B402A0"/>
    <w:rsid w:val="00B402A6"/>
    <w:rsid w:val="00B40371"/>
    <w:rsid w:val="00B41842"/>
    <w:rsid w:val="00B4596B"/>
    <w:rsid w:val="00B4707C"/>
    <w:rsid w:val="00B50884"/>
    <w:rsid w:val="00B50DBC"/>
    <w:rsid w:val="00B53E92"/>
    <w:rsid w:val="00B55E9A"/>
    <w:rsid w:val="00B56709"/>
    <w:rsid w:val="00B56AE8"/>
    <w:rsid w:val="00B57259"/>
    <w:rsid w:val="00B57956"/>
    <w:rsid w:val="00B57D61"/>
    <w:rsid w:val="00B619B5"/>
    <w:rsid w:val="00B62200"/>
    <w:rsid w:val="00B62EA4"/>
    <w:rsid w:val="00B63E8F"/>
    <w:rsid w:val="00B7020B"/>
    <w:rsid w:val="00B70C1D"/>
    <w:rsid w:val="00B71059"/>
    <w:rsid w:val="00B711C9"/>
    <w:rsid w:val="00B71558"/>
    <w:rsid w:val="00B72DE0"/>
    <w:rsid w:val="00B732C9"/>
    <w:rsid w:val="00B73A3E"/>
    <w:rsid w:val="00B741A7"/>
    <w:rsid w:val="00B75A32"/>
    <w:rsid w:val="00B76261"/>
    <w:rsid w:val="00B77330"/>
    <w:rsid w:val="00B773BE"/>
    <w:rsid w:val="00B803E8"/>
    <w:rsid w:val="00B80483"/>
    <w:rsid w:val="00B81467"/>
    <w:rsid w:val="00B82383"/>
    <w:rsid w:val="00B85E10"/>
    <w:rsid w:val="00B92F90"/>
    <w:rsid w:val="00B937EC"/>
    <w:rsid w:val="00B944A1"/>
    <w:rsid w:val="00B95457"/>
    <w:rsid w:val="00B96D47"/>
    <w:rsid w:val="00B97715"/>
    <w:rsid w:val="00BA0022"/>
    <w:rsid w:val="00BA00F2"/>
    <w:rsid w:val="00BA0729"/>
    <w:rsid w:val="00BA134E"/>
    <w:rsid w:val="00BA2151"/>
    <w:rsid w:val="00BA22E3"/>
    <w:rsid w:val="00BA2DF7"/>
    <w:rsid w:val="00BA2E41"/>
    <w:rsid w:val="00BA359D"/>
    <w:rsid w:val="00BA5415"/>
    <w:rsid w:val="00BA54AD"/>
    <w:rsid w:val="00BA5927"/>
    <w:rsid w:val="00BA5D67"/>
    <w:rsid w:val="00BA6217"/>
    <w:rsid w:val="00BA7261"/>
    <w:rsid w:val="00BA772C"/>
    <w:rsid w:val="00BB08F9"/>
    <w:rsid w:val="00BB281A"/>
    <w:rsid w:val="00BB4673"/>
    <w:rsid w:val="00BB4AC4"/>
    <w:rsid w:val="00BB4CF2"/>
    <w:rsid w:val="00BB4ED4"/>
    <w:rsid w:val="00BB6E5C"/>
    <w:rsid w:val="00BC2013"/>
    <w:rsid w:val="00BC3064"/>
    <w:rsid w:val="00BC35C6"/>
    <w:rsid w:val="00BC3989"/>
    <w:rsid w:val="00BC6776"/>
    <w:rsid w:val="00BD0532"/>
    <w:rsid w:val="00BD179B"/>
    <w:rsid w:val="00BD1C9C"/>
    <w:rsid w:val="00BD2E57"/>
    <w:rsid w:val="00BD2FFC"/>
    <w:rsid w:val="00BD3DAB"/>
    <w:rsid w:val="00BD3E52"/>
    <w:rsid w:val="00BD564A"/>
    <w:rsid w:val="00BD5D8D"/>
    <w:rsid w:val="00BD6A7E"/>
    <w:rsid w:val="00BD7DB9"/>
    <w:rsid w:val="00BE0B34"/>
    <w:rsid w:val="00BE1FD1"/>
    <w:rsid w:val="00BE5830"/>
    <w:rsid w:val="00BE5913"/>
    <w:rsid w:val="00BE5F43"/>
    <w:rsid w:val="00BE6070"/>
    <w:rsid w:val="00BE72AD"/>
    <w:rsid w:val="00BE74A7"/>
    <w:rsid w:val="00BF008B"/>
    <w:rsid w:val="00BF065A"/>
    <w:rsid w:val="00BF0D28"/>
    <w:rsid w:val="00BF0EA4"/>
    <w:rsid w:val="00BF112E"/>
    <w:rsid w:val="00BF1284"/>
    <w:rsid w:val="00BF1AE0"/>
    <w:rsid w:val="00BF20B6"/>
    <w:rsid w:val="00BF22F6"/>
    <w:rsid w:val="00BF38B2"/>
    <w:rsid w:val="00BF5004"/>
    <w:rsid w:val="00BF50D9"/>
    <w:rsid w:val="00BF6CFB"/>
    <w:rsid w:val="00BF7F10"/>
    <w:rsid w:val="00C0024C"/>
    <w:rsid w:val="00C02E6C"/>
    <w:rsid w:val="00C04456"/>
    <w:rsid w:val="00C04F1C"/>
    <w:rsid w:val="00C0508F"/>
    <w:rsid w:val="00C066C0"/>
    <w:rsid w:val="00C06D55"/>
    <w:rsid w:val="00C07CB1"/>
    <w:rsid w:val="00C10036"/>
    <w:rsid w:val="00C11862"/>
    <w:rsid w:val="00C12B6B"/>
    <w:rsid w:val="00C17226"/>
    <w:rsid w:val="00C214AA"/>
    <w:rsid w:val="00C260C4"/>
    <w:rsid w:val="00C269EB"/>
    <w:rsid w:val="00C300C9"/>
    <w:rsid w:val="00C30848"/>
    <w:rsid w:val="00C3442B"/>
    <w:rsid w:val="00C34886"/>
    <w:rsid w:val="00C35FEB"/>
    <w:rsid w:val="00C3604B"/>
    <w:rsid w:val="00C36170"/>
    <w:rsid w:val="00C36857"/>
    <w:rsid w:val="00C3704C"/>
    <w:rsid w:val="00C37635"/>
    <w:rsid w:val="00C37BDC"/>
    <w:rsid w:val="00C41133"/>
    <w:rsid w:val="00C420B6"/>
    <w:rsid w:val="00C43654"/>
    <w:rsid w:val="00C455FF"/>
    <w:rsid w:val="00C46F5E"/>
    <w:rsid w:val="00C50C62"/>
    <w:rsid w:val="00C5117A"/>
    <w:rsid w:val="00C52E0A"/>
    <w:rsid w:val="00C5354F"/>
    <w:rsid w:val="00C5590E"/>
    <w:rsid w:val="00C57D2A"/>
    <w:rsid w:val="00C57D3B"/>
    <w:rsid w:val="00C6050E"/>
    <w:rsid w:val="00C6183F"/>
    <w:rsid w:val="00C61B85"/>
    <w:rsid w:val="00C61C83"/>
    <w:rsid w:val="00C62075"/>
    <w:rsid w:val="00C62F38"/>
    <w:rsid w:val="00C62F7F"/>
    <w:rsid w:val="00C63878"/>
    <w:rsid w:val="00C643CC"/>
    <w:rsid w:val="00C64A6F"/>
    <w:rsid w:val="00C65F52"/>
    <w:rsid w:val="00C6661D"/>
    <w:rsid w:val="00C702DE"/>
    <w:rsid w:val="00C71EE6"/>
    <w:rsid w:val="00C76416"/>
    <w:rsid w:val="00C76859"/>
    <w:rsid w:val="00C77DEF"/>
    <w:rsid w:val="00C80883"/>
    <w:rsid w:val="00C8267B"/>
    <w:rsid w:val="00C83249"/>
    <w:rsid w:val="00C83D62"/>
    <w:rsid w:val="00C84B86"/>
    <w:rsid w:val="00C85DE9"/>
    <w:rsid w:val="00C86E9E"/>
    <w:rsid w:val="00C87627"/>
    <w:rsid w:val="00C87923"/>
    <w:rsid w:val="00C926BC"/>
    <w:rsid w:val="00C94081"/>
    <w:rsid w:val="00C94889"/>
    <w:rsid w:val="00C95F9A"/>
    <w:rsid w:val="00C97206"/>
    <w:rsid w:val="00CA229A"/>
    <w:rsid w:val="00CA2A2E"/>
    <w:rsid w:val="00CA45EB"/>
    <w:rsid w:val="00CA4DCC"/>
    <w:rsid w:val="00CA4F77"/>
    <w:rsid w:val="00CA599F"/>
    <w:rsid w:val="00CA5D27"/>
    <w:rsid w:val="00CA63ED"/>
    <w:rsid w:val="00CA7A07"/>
    <w:rsid w:val="00CA7F50"/>
    <w:rsid w:val="00CB1197"/>
    <w:rsid w:val="00CB16D9"/>
    <w:rsid w:val="00CB258A"/>
    <w:rsid w:val="00CB359A"/>
    <w:rsid w:val="00CB46A5"/>
    <w:rsid w:val="00CB4EF8"/>
    <w:rsid w:val="00CB635A"/>
    <w:rsid w:val="00CB649C"/>
    <w:rsid w:val="00CB7428"/>
    <w:rsid w:val="00CC0B56"/>
    <w:rsid w:val="00CC1086"/>
    <w:rsid w:val="00CC2616"/>
    <w:rsid w:val="00CC3169"/>
    <w:rsid w:val="00CC429C"/>
    <w:rsid w:val="00CC4810"/>
    <w:rsid w:val="00CC4A25"/>
    <w:rsid w:val="00CC4C59"/>
    <w:rsid w:val="00CC6170"/>
    <w:rsid w:val="00CD3281"/>
    <w:rsid w:val="00CD384E"/>
    <w:rsid w:val="00CD45F5"/>
    <w:rsid w:val="00CD61E6"/>
    <w:rsid w:val="00CD68BF"/>
    <w:rsid w:val="00CD6A52"/>
    <w:rsid w:val="00CD7776"/>
    <w:rsid w:val="00CE02A3"/>
    <w:rsid w:val="00CE0877"/>
    <w:rsid w:val="00CE1DC5"/>
    <w:rsid w:val="00CE395C"/>
    <w:rsid w:val="00CE44CD"/>
    <w:rsid w:val="00CE4C72"/>
    <w:rsid w:val="00CE543F"/>
    <w:rsid w:val="00CF1B5F"/>
    <w:rsid w:val="00CF1E8F"/>
    <w:rsid w:val="00CF2390"/>
    <w:rsid w:val="00CF2491"/>
    <w:rsid w:val="00CF51AD"/>
    <w:rsid w:val="00CF6A91"/>
    <w:rsid w:val="00CF6EBF"/>
    <w:rsid w:val="00CF770F"/>
    <w:rsid w:val="00CF793A"/>
    <w:rsid w:val="00D00420"/>
    <w:rsid w:val="00D01791"/>
    <w:rsid w:val="00D02C26"/>
    <w:rsid w:val="00D02FB0"/>
    <w:rsid w:val="00D037F9"/>
    <w:rsid w:val="00D04ADF"/>
    <w:rsid w:val="00D0563C"/>
    <w:rsid w:val="00D07BDA"/>
    <w:rsid w:val="00D10249"/>
    <w:rsid w:val="00D102D8"/>
    <w:rsid w:val="00D105D3"/>
    <w:rsid w:val="00D1173F"/>
    <w:rsid w:val="00D11A31"/>
    <w:rsid w:val="00D120D8"/>
    <w:rsid w:val="00D1210F"/>
    <w:rsid w:val="00D12BB4"/>
    <w:rsid w:val="00D13A95"/>
    <w:rsid w:val="00D16304"/>
    <w:rsid w:val="00D20162"/>
    <w:rsid w:val="00D221AE"/>
    <w:rsid w:val="00D23090"/>
    <w:rsid w:val="00D23FF7"/>
    <w:rsid w:val="00D272AE"/>
    <w:rsid w:val="00D2784B"/>
    <w:rsid w:val="00D308E4"/>
    <w:rsid w:val="00D30B90"/>
    <w:rsid w:val="00D30DBF"/>
    <w:rsid w:val="00D3124D"/>
    <w:rsid w:val="00D31B47"/>
    <w:rsid w:val="00D32379"/>
    <w:rsid w:val="00D325B9"/>
    <w:rsid w:val="00D32CF3"/>
    <w:rsid w:val="00D32D70"/>
    <w:rsid w:val="00D32E6D"/>
    <w:rsid w:val="00D33D0D"/>
    <w:rsid w:val="00D3414B"/>
    <w:rsid w:val="00D34212"/>
    <w:rsid w:val="00D35775"/>
    <w:rsid w:val="00D358E3"/>
    <w:rsid w:val="00D35A76"/>
    <w:rsid w:val="00D35B21"/>
    <w:rsid w:val="00D36D6E"/>
    <w:rsid w:val="00D371F5"/>
    <w:rsid w:val="00D37EAD"/>
    <w:rsid w:val="00D42605"/>
    <w:rsid w:val="00D436B2"/>
    <w:rsid w:val="00D4413D"/>
    <w:rsid w:val="00D447D5"/>
    <w:rsid w:val="00D4570D"/>
    <w:rsid w:val="00D4598C"/>
    <w:rsid w:val="00D45998"/>
    <w:rsid w:val="00D471A4"/>
    <w:rsid w:val="00D5088D"/>
    <w:rsid w:val="00D52AE1"/>
    <w:rsid w:val="00D530A5"/>
    <w:rsid w:val="00D55C0A"/>
    <w:rsid w:val="00D56AB1"/>
    <w:rsid w:val="00D56E40"/>
    <w:rsid w:val="00D57707"/>
    <w:rsid w:val="00D6029D"/>
    <w:rsid w:val="00D60B72"/>
    <w:rsid w:val="00D61420"/>
    <w:rsid w:val="00D62146"/>
    <w:rsid w:val="00D62A41"/>
    <w:rsid w:val="00D633FA"/>
    <w:rsid w:val="00D660A7"/>
    <w:rsid w:val="00D66446"/>
    <w:rsid w:val="00D66E43"/>
    <w:rsid w:val="00D6720B"/>
    <w:rsid w:val="00D716F2"/>
    <w:rsid w:val="00D72596"/>
    <w:rsid w:val="00D74BF2"/>
    <w:rsid w:val="00D76614"/>
    <w:rsid w:val="00D76B63"/>
    <w:rsid w:val="00D7788F"/>
    <w:rsid w:val="00D8030D"/>
    <w:rsid w:val="00D80D52"/>
    <w:rsid w:val="00D81B4B"/>
    <w:rsid w:val="00D82848"/>
    <w:rsid w:val="00D82EDC"/>
    <w:rsid w:val="00D83928"/>
    <w:rsid w:val="00D83946"/>
    <w:rsid w:val="00D83B3C"/>
    <w:rsid w:val="00D840DC"/>
    <w:rsid w:val="00D8474B"/>
    <w:rsid w:val="00D8507E"/>
    <w:rsid w:val="00D86692"/>
    <w:rsid w:val="00D9040F"/>
    <w:rsid w:val="00D91B06"/>
    <w:rsid w:val="00D92860"/>
    <w:rsid w:val="00D92967"/>
    <w:rsid w:val="00D948F1"/>
    <w:rsid w:val="00D955E0"/>
    <w:rsid w:val="00D95A32"/>
    <w:rsid w:val="00D95AC1"/>
    <w:rsid w:val="00D96140"/>
    <w:rsid w:val="00D96696"/>
    <w:rsid w:val="00D96EDC"/>
    <w:rsid w:val="00D96EFD"/>
    <w:rsid w:val="00D970DF"/>
    <w:rsid w:val="00D976DF"/>
    <w:rsid w:val="00D97B1C"/>
    <w:rsid w:val="00DA0BD3"/>
    <w:rsid w:val="00DA1F06"/>
    <w:rsid w:val="00DA2559"/>
    <w:rsid w:val="00DA3287"/>
    <w:rsid w:val="00DA3639"/>
    <w:rsid w:val="00DA4C40"/>
    <w:rsid w:val="00DA65CE"/>
    <w:rsid w:val="00DA6E78"/>
    <w:rsid w:val="00DA6ECE"/>
    <w:rsid w:val="00DA776E"/>
    <w:rsid w:val="00DA7AA7"/>
    <w:rsid w:val="00DA7E3A"/>
    <w:rsid w:val="00DB1172"/>
    <w:rsid w:val="00DB20D7"/>
    <w:rsid w:val="00DB244F"/>
    <w:rsid w:val="00DB3485"/>
    <w:rsid w:val="00DB3F80"/>
    <w:rsid w:val="00DB6032"/>
    <w:rsid w:val="00DB7594"/>
    <w:rsid w:val="00DB7778"/>
    <w:rsid w:val="00DB7C52"/>
    <w:rsid w:val="00DC0259"/>
    <w:rsid w:val="00DC1345"/>
    <w:rsid w:val="00DC1498"/>
    <w:rsid w:val="00DC3063"/>
    <w:rsid w:val="00DC33DB"/>
    <w:rsid w:val="00DC419E"/>
    <w:rsid w:val="00DC4C9C"/>
    <w:rsid w:val="00DC6176"/>
    <w:rsid w:val="00DC6EE0"/>
    <w:rsid w:val="00DC755B"/>
    <w:rsid w:val="00DD03AF"/>
    <w:rsid w:val="00DD1359"/>
    <w:rsid w:val="00DD1EE6"/>
    <w:rsid w:val="00DD2638"/>
    <w:rsid w:val="00DD4115"/>
    <w:rsid w:val="00DD450E"/>
    <w:rsid w:val="00DD4FB8"/>
    <w:rsid w:val="00DD7923"/>
    <w:rsid w:val="00DD7DA5"/>
    <w:rsid w:val="00DE1368"/>
    <w:rsid w:val="00DE1386"/>
    <w:rsid w:val="00DE3FC8"/>
    <w:rsid w:val="00DE4D6D"/>
    <w:rsid w:val="00DE6AC8"/>
    <w:rsid w:val="00DE78C7"/>
    <w:rsid w:val="00DE7B6C"/>
    <w:rsid w:val="00DF0D4B"/>
    <w:rsid w:val="00DF0ECC"/>
    <w:rsid w:val="00DF0F98"/>
    <w:rsid w:val="00DF1131"/>
    <w:rsid w:val="00DF17E3"/>
    <w:rsid w:val="00DF184C"/>
    <w:rsid w:val="00DF2703"/>
    <w:rsid w:val="00DF3847"/>
    <w:rsid w:val="00DF38CD"/>
    <w:rsid w:val="00DF3906"/>
    <w:rsid w:val="00DF47CE"/>
    <w:rsid w:val="00DF5365"/>
    <w:rsid w:val="00DF7A64"/>
    <w:rsid w:val="00DF7DD5"/>
    <w:rsid w:val="00DF7F3C"/>
    <w:rsid w:val="00E00F49"/>
    <w:rsid w:val="00E02118"/>
    <w:rsid w:val="00E03B95"/>
    <w:rsid w:val="00E0423C"/>
    <w:rsid w:val="00E04880"/>
    <w:rsid w:val="00E054AE"/>
    <w:rsid w:val="00E068CD"/>
    <w:rsid w:val="00E109FE"/>
    <w:rsid w:val="00E10BB0"/>
    <w:rsid w:val="00E11E31"/>
    <w:rsid w:val="00E1222C"/>
    <w:rsid w:val="00E13D0B"/>
    <w:rsid w:val="00E14A87"/>
    <w:rsid w:val="00E15050"/>
    <w:rsid w:val="00E16122"/>
    <w:rsid w:val="00E16F0B"/>
    <w:rsid w:val="00E17018"/>
    <w:rsid w:val="00E172C3"/>
    <w:rsid w:val="00E202A5"/>
    <w:rsid w:val="00E208AF"/>
    <w:rsid w:val="00E2145A"/>
    <w:rsid w:val="00E21B3B"/>
    <w:rsid w:val="00E22BD6"/>
    <w:rsid w:val="00E231EB"/>
    <w:rsid w:val="00E2428E"/>
    <w:rsid w:val="00E24972"/>
    <w:rsid w:val="00E26D42"/>
    <w:rsid w:val="00E27C3F"/>
    <w:rsid w:val="00E31260"/>
    <w:rsid w:val="00E31ABF"/>
    <w:rsid w:val="00E32490"/>
    <w:rsid w:val="00E32C31"/>
    <w:rsid w:val="00E34FE4"/>
    <w:rsid w:val="00E350AE"/>
    <w:rsid w:val="00E3600B"/>
    <w:rsid w:val="00E361EE"/>
    <w:rsid w:val="00E362C3"/>
    <w:rsid w:val="00E37FA8"/>
    <w:rsid w:val="00E403D6"/>
    <w:rsid w:val="00E4175A"/>
    <w:rsid w:val="00E41BAF"/>
    <w:rsid w:val="00E44090"/>
    <w:rsid w:val="00E44F69"/>
    <w:rsid w:val="00E451BC"/>
    <w:rsid w:val="00E5003A"/>
    <w:rsid w:val="00E5092B"/>
    <w:rsid w:val="00E51A3F"/>
    <w:rsid w:val="00E529A4"/>
    <w:rsid w:val="00E54DD4"/>
    <w:rsid w:val="00E573DD"/>
    <w:rsid w:val="00E604B5"/>
    <w:rsid w:val="00E61955"/>
    <w:rsid w:val="00E64883"/>
    <w:rsid w:val="00E65760"/>
    <w:rsid w:val="00E65BB3"/>
    <w:rsid w:val="00E67D55"/>
    <w:rsid w:val="00E70A47"/>
    <w:rsid w:val="00E72B13"/>
    <w:rsid w:val="00E72C1B"/>
    <w:rsid w:val="00E736BA"/>
    <w:rsid w:val="00E74540"/>
    <w:rsid w:val="00E74C2F"/>
    <w:rsid w:val="00E75821"/>
    <w:rsid w:val="00E75F05"/>
    <w:rsid w:val="00E762E0"/>
    <w:rsid w:val="00E77A39"/>
    <w:rsid w:val="00E80EB4"/>
    <w:rsid w:val="00E8133C"/>
    <w:rsid w:val="00E81398"/>
    <w:rsid w:val="00E82F03"/>
    <w:rsid w:val="00E8466A"/>
    <w:rsid w:val="00E851DF"/>
    <w:rsid w:val="00E85CF5"/>
    <w:rsid w:val="00E85ECC"/>
    <w:rsid w:val="00E86DE1"/>
    <w:rsid w:val="00E8739C"/>
    <w:rsid w:val="00E87DBC"/>
    <w:rsid w:val="00E913BB"/>
    <w:rsid w:val="00E921A7"/>
    <w:rsid w:val="00E925C0"/>
    <w:rsid w:val="00E933FA"/>
    <w:rsid w:val="00E935EC"/>
    <w:rsid w:val="00E938D0"/>
    <w:rsid w:val="00E93CF7"/>
    <w:rsid w:val="00E95DA9"/>
    <w:rsid w:val="00E9663D"/>
    <w:rsid w:val="00EA021C"/>
    <w:rsid w:val="00EA02A8"/>
    <w:rsid w:val="00EA0462"/>
    <w:rsid w:val="00EA093B"/>
    <w:rsid w:val="00EA1634"/>
    <w:rsid w:val="00EA2F1D"/>
    <w:rsid w:val="00EA39F5"/>
    <w:rsid w:val="00EA5419"/>
    <w:rsid w:val="00EA5DDA"/>
    <w:rsid w:val="00EB10A5"/>
    <w:rsid w:val="00EB15AF"/>
    <w:rsid w:val="00EB18BC"/>
    <w:rsid w:val="00EB2307"/>
    <w:rsid w:val="00EB2DA3"/>
    <w:rsid w:val="00EB4476"/>
    <w:rsid w:val="00EB5BBD"/>
    <w:rsid w:val="00EB60E1"/>
    <w:rsid w:val="00EB6A15"/>
    <w:rsid w:val="00EB6E0E"/>
    <w:rsid w:val="00EB703C"/>
    <w:rsid w:val="00EB767E"/>
    <w:rsid w:val="00EB77D4"/>
    <w:rsid w:val="00EB7DC3"/>
    <w:rsid w:val="00EC4D02"/>
    <w:rsid w:val="00EC6D89"/>
    <w:rsid w:val="00EC7022"/>
    <w:rsid w:val="00ED0786"/>
    <w:rsid w:val="00ED1243"/>
    <w:rsid w:val="00ED14AB"/>
    <w:rsid w:val="00ED194D"/>
    <w:rsid w:val="00ED1E3E"/>
    <w:rsid w:val="00ED1FF4"/>
    <w:rsid w:val="00ED25E6"/>
    <w:rsid w:val="00ED2E04"/>
    <w:rsid w:val="00ED54D4"/>
    <w:rsid w:val="00ED5BB2"/>
    <w:rsid w:val="00ED5C1D"/>
    <w:rsid w:val="00ED687F"/>
    <w:rsid w:val="00EE183A"/>
    <w:rsid w:val="00EE1C29"/>
    <w:rsid w:val="00EE1F2C"/>
    <w:rsid w:val="00EE3E48"/>
    <w:rsid w:val="00EE4E89"/>
    <w:rsid w:val="00EE5BDA"/>
    <w:rsid w:val="00EE727A"/>
    <w:rsid w:val="00EF0919"/>
    <w:rsid w:val="00EF09D1"/>
    <w:rsid w:val="00EF2451"/>
    <w:rsid w:val="00EF40BF"/>
    <w:rsid w:val="00EF4357"/>
    <w:rsid w:val="00EF4FE1"/>
    <w:rsid w:val="00F00DCC"/>
    <w:rsid w:val="00F01A6D"/>
    <w:rsid w:val="00F0242E"/>
    <w:rsid w:val="00F02CFA"/>
    <w:rsid w:val="00F042A4"/>
    <w:rsid w:val="00F049D0"/>
    <w:rsid w:val="00F0527A"/>
    <w:rsid w:val="00F05884"/>
    <w:rsid w:val="00F06241"/>
    <w:rsid w:val="00F068C1"/>
    <w:rsid w:val="00F06F42"/>
    <w:rsid w:val="00F07734"/>
    <w:rsid w:val="00F10499"/>
    <w:rsid w:val="00F10B92"/>
    <w:rsid w:val="00F10EA5"/>
    <w:rsid w:val="00F113E1"/>
    <w:rsid w:val="00F11B0A"/>
    <w:rsid w:val="00F11B1F"/>
    <w:rsid w:val="00F11B30"/>
    <w:rsid w:val="00F12C5D"/>
    <w:rsid w:val="00F14215"/>
    <w:rsid w:val="00F1458E"/>
    <w:rsid w:val="00F14ABE"/>
    <w:rsid w:val="00F1538C"/>
    <w:rsid w:val="00F17A25"/>
    <w:rsid w:val="00F17EC6"/>
    <w:rsid w:val="00F2221E"/>
    <w:rsid w:val="00F22ADD"/>
    <w:rsid w:val="00F2389E"/>
    <w:rsid w:val="00F238D9"/>
    <w:rsid w:val="00F27E94"/>
    <w:rsid w:val="00F36B40"/>
    <w:rsid w:val="00F400B8"/>
    <w:rsid w:val="00F401A3"/>
    <w:rsid w:val="00F41CF1"/>
    <w:rsid w:val="00F4260F"/>
    <w:rsid w:val="00F4294D"/>
    <w:rsid w:val="00F42E6A"/>
    <w:rsid w:val="00F42EE8"/>
    <w:rsid w:val="00F44485"/>
    <w:rsid w:val="00F45384"/>
    <w:rsid w:val="00F46FA4"/>
    <w:rsid w:val="00F476B4"/>
    <w:rsid w:val="00F47C80"/>
    <w:rsid w:val="00F504BA"/>
    <w:rsid w:val="00F525C4"/>
    <w:rsid w:val="00F53C34"/>
    <w:rsid w:val="00F54A33"/>
    <w:rsid w:val="00F567DD"/>
    <w:rsid w:val="00F56978"/>
    <w:rsid w:val="00F56E68"/>
    <w:rsid w:val="00F6084F"/>
    <w:rsid w:val="00F60EEF"/>
    <w:rsid w:val="00F610F3"/>
    <w:rsid w:val="00F6192B"/>
    <w:rsid w:val="00F61CBF"/>
    <w:rsid w:val="00F623E1"/>
    <w:rsid w:val="00F62F39"/>
    <w:rsid w:val="00F645CE"/>
    <w:rsid w:val="00F657A8"/>
    <w:rsid w:val="00F65ADB"/>
    <w:rsid w:val="00F66DA6"/>
    <w:rsid w:val="00F707CC"/>
    <w:rsid w:val="00F71C3D"/>
    <w:rsid w:val="00F72618"/>
    <w:rsid w:val="00F72B5B"/>
    <w:rsid w:val="00F73D17"/>
    <w:rsid w:val="00F73D56"/>
    <w:rsid w:val="00F743DA"/>
    <w:rsid w:val="00F747EB"/>
    <w:rsid w:val="00F74EF5"/>
    <w:rsid w:val="00F75B09"/>
    <w:rsid w:val="00F75C13"/>
    <w:rsid w:val="00F763B7"/>
    <w:rsid w:val="00F776BD"/>
    <w:rsid w:val="00F77705"/>
    <w:rsid w:val="00F80671"/>
    <w:rsid w:val="00F8089A"/>
    <w:rsid w:val="00F80A93"/>
    <w:rsid w:val="00F8143E"/>
    <w:rsid w:val="00F83691"/>
    <w:rsid w:val="00F836CA"/>
    <w:rsid w:val="00F859CA"/>
    <w:rsid w:val="00F862C5"/>
    <w:rsid w:val="00F87244"/>
    <w:rsid w:val="00F90166"/>
    <w:rsid w:val="00F90466"/>
    <w:rsid w:val="00F9613B"/>
    <w:rsid w:val="00F965FB"/>
    <w:rsid w:val="00F96D5D"/>
    <w:rsid w:val="00F97AD0"/>
    <w:rsid w:val="00F97D84"/>
    <w:rsid w:val="00F97DFD"/>
    <w:rsid w:val="00FA0158"/>
    <w:rsid w:val="00FA058A"/>
    <w:rsid w:val="00FA090D"/>
    <w:rsid w:val="00FA428B"/>
    <w:rsid w:val="00FA588C"/>
    <w:rsid w:val="00FA58B3"/>
    <w:rsid w:val="00FA5A35"/>
    <w:rsid w:val="00FA5C48"/>
    <w:rsid w:val="00FA6619"/>
    <w:rsid w:val="00FA6744"/>
    <w:rsid w:val="00FA6CD6"/>
    <w:rsid w:val="00FA6D7C"/>
    <w:rsid w:val="00FB0059"/>
    <w:rsid w:val="00FB0DCB"/>
    <w:rsid w:val="00FB1EC7"/>
    <w:rsid w:val="00FB1FB1"/>
    <w:rsid w:val="00FB2F50"/>
    <w:rsid w:val="00FB3A32"/>
    <w:rsid w:val="00FB4476"/>
    <w:rsid w:val="00FB45A1"/>
    <w:rsid w:val="00FB6734"/>
    <w:rsid w:val="00FB7284"/>
    <w:rsid w:val="00FC2723"/>
    <w:rsid w:val="00FC282F"/>
    <w:rsid w:val="00FC2B6D"/>
    <w:rsid w:val="00FC3298"/>
    <w:rsid w:val="00FC4365"/>
    <w:rsid w:val="00FC4B91"/>
    <w:rsid w:val="00FC54CA"/>
    <w:rsid w:val="00FC55D5"/>
    <w:rsid w:val="00FC5C2B"/>
    <w:rsid w:val="00FC5E3B"/>
    <w:rsid w:val="00FC6888"/>
    <w:rsid w:val="00FD0BE0"/>
    <w:rsid w:val="00FD10F0"/>
    <w:rsid w:val="00FD1154"/>
    <w:rsid w:val="00FD2DD8"/>
    <w:rsid w:val="00FD3207"/>
    <w:rsid w:val="00FD32EE"/>
    <w:rsid w:val="00FD3374"/>
    <w:rsid w:val="00FD3C32"/>
    <w:rsid w:val="00FD454A"/>
    <w:rsid w:val="00FD5BCE"/>
    <w:rsid w:val="00FD7154"/>
    <w:rsid w:val="00FD79D2"/>
    <w:rsid w:val="00FE01C3"/>
    <w:rsid w:val="00FE0B5C"/>
    <w:rsid w:val="00FE0FF5"/>
    <w:rsid w:val="00FE117B"/>
    <w:rsid w:val="00FE135C"/>
    <w:rsid w:val="00FE3EB4"/>
    <w:rsid w:val="00FE4FF9"/>
    <w:rsid w:val="00FE79C2"/>
    <w:rsid w:val="00FE7B43"/>
    <w:rsid w:val="00FF253F"/>
    <w:rsid w:val="00FF2716"/>
    <w:rsid w:val="00FF3DBD"/>
    <w:rsid w:val="00FF5025"/>
    <w:rsid w:val="00FF5F74"/>
    <w:rsid w:val="00FF60A6"/>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22620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semiHidden="0" w:uiPriority="0" w:unhideWhenUsed="0" w:qFormat="1"/>
    <w:lsdException w:name="heading 8" w:locked="1" w:semiHidden="0" w:uiPriority="0" w:unhideWhenUsed="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535F16"/>
    <w:rPr>
      <w:lang w:eastAsia="en-US"/>
    </w:rPr>
  </w:style>
  <w:style w:type="paragraph" w:styleId="berschrift1">
    <w:name w:val="heading 1"/>
    <w:basedOn w:val="Standard"/>
    <w:next w:val="Standard"/>
    <w:link w:val="berschrift1Zchn"/>
    <w:uiPriority w:val="99"/>
    <w:qFormat/>
    <w:rsid w:val="00535F16"/>
    <w:pPr>
      <w:keepNext/>
      <w:jc w:val="both"/>
      <w:outlineLvl w:val="0"/>
    </w:pPr>
    <w:rPr>
      <w:rFonts w:ascii="Arial" w:hAnsi="Arial" w:cs="Arial"/>
      <w:b/>
      <w:lang w:val="en-US"/>
    </w:rPr>
  </w:style>
  <w:style w:type="paragraph" w:styleId="berschrift2">
    <w:name w:val="heading 2"/>
    <w:basedOn w:val="Standard"/>
    <w:next w:val="Standard"/>
    <w:link w:val="berschrift2Zchn"/>
    <w:uiPriority w:val="99"/>
    <w:qFormat/>
    <w:rsid w:val="00535F16"/>
    <w:pPr>
      <w:keepNext/>
      <w:spacing w:line="480" w:lineRule="auto"/>
      <w:jc w:val="both"/>
      <w:outlineLvl w:val="1"/>
    </w:pPr>
    <w:rPr>
      <w:rFonts w:ascii="Arial" w:hAnsi="Arial" w:cs="Arial"/>
      <w:b/>
      <w:bCs/>
      <w:color w:val="000000"/>
      <w:lang w:val="fr-FR"/>
    </w:rPr>
  </w:style>
  <w:style w:type="paragraph" w:styleId="berschrift3">
    <w:name w:val="heading 3"/>
    <w:basedOn w:val="Standard"/>
    <w:next w:val="Standard"/>
    <w:link w:val="berschrift3Zchn"/>
    <w:uiPriority w:val="99"/>
    <w:qFormat/>
    <w:rsid w:val="00535F16"/>
    <w:pPr>
      <w:keepNext/>
      <w:outlineLvl w:val="2"/>
    </w:pPr>
    <w:rPr>
      <w:rFonts w:ascii="Arial" w:hAnsi="Arial" w:cs="Arial"/>
      <w:b/>
      <w:szCs w:val="24"/>
      <w:lang w:val="en-US"/>
    </w:rPr>
  </w:style>
  <w:style w:type="paragraph" w:styleId="berschrift4">
    <w:name w:val="heading 4"/>
    <w:basedOn w:val="Standard"/>
    <w:next w:val="Standard"/>
    <w:link w:val="berschrift4Zchn"/>
    <w:uiPriority w:val="99"/>
    <w:qFormat/>
    <w:rsid w:val="00535F16"/>
    <w:pPr>
      <w:keepNext/>
      <w:spacing w:line="360" w:lineRule="auto"/>
      <w:jc w:val="both"/>
      <w:outlineLvl w:val="3"/>
    </w:pPr>
    <w:rPr>
      <w:rFonts w:ascii="Arial" w:hAnsi="Arial" w:cs="Arial"/>
      <w:b/>
      <w:bCs/>
      <w:sz w:val="24"/>
      <w:lang w:val="en-US"/>
    </w:rPr>
  </w:style>
  <w:style w:type="paragraph" w:styleId="berschrift5">
    <w:name w:val="heading 5"/>
    <w:basedOn w:val="Standard"/>
    <w:next w:val="Standard"/>
    <w:link w:val="berschrift5Zchn"/>
    <w:uiPriority w:val="99"/>
    <w:qFormat/>
    <w:rsid w:val="00535F16"/>
    <w:pPr>
      <w:keepNext/>
      <w:spacing w:line="360" w:lineRule="auto"/>
      <w:jc w:val="both"/>
      <w:outlineLvl w:val="4"/>
    </w:pPr>
    <w:rPr>
      <w:rFonts w:ascii="Arial" w:hAnsi="Arial" w:cs="Arial"/>
      <w:b/>
      <w:sz w:val="28"/>
      <w:lang w:val="en-US"/>
    </w:rPr>
  </w:style>
  <w:style w:type="paragraph" w:styleId="berschrift6">
    <w:name w:val="heading 6"/>
    <w:basedOn w:val="Standard"/>
    <w:next w:val="Standard"/>
    <w:link w:val="berschrift6Zchn"/>
    <w:uiPriority w:val="99"/>
    <w:qFormat/>
    <w:rsid w:val="00535F16"/>
    <w:pPr>
      <w:keepNext/>
      <w:spacing w:line="480" w:lineRule="auto"/>
      <w:outlineLvl w:val="5"/>
    </w:pPr>
    <w:rPr>
      <w:rFonts w:ascii="Arial" w:hAnsi="Arial" w:cs="Arial"/>
      <w:bCs/>
      <w:sz w:val="24"/>
      <w:lang w:val="en-GB"/>
    </w:rPr>
  </w:style>
  <w:style w:type="paragraph" w:styleId="berschrift7">
    <w:name w:val="heading 7"/>
    <w:basedOn w:val="Standard"/>
    <w:next w:val="Standard"/>
    <w:link w:val="berschrift7Zchn"/>
    <w:uiPriority w:val="99"/>
    <w:qFormat/>
    <w:rsid w:val="00535F16"/>
    <w:pPr>
      <w:keepNext/>
      <w:spacing w:line="480" w:lineRule="auto"/>
      <w:outlineLvl w:val="6"/>
    </w:pPr>
    <w:rPr>
      <w:rFonts w:ascii="Arial" w:hAnsi="Arial" w:cs="Arial"/>
      <w:b/>
      <w:sz w:val="24"/>
      <w:lang w:val="en-GB"/>
    </w:rPr>
  </w:style>
  <w:style w:type="paragraph" w:styleId="berschrift8">
    <w:name w:val="heading 8"/>
    <w:basedOn w:val="Standard"/>
    <w:next w:val="Standard"/>
    <w:link w:val="berschrift8Zchn"/>
    <w:uiPriority w:val="99"/>
    <w:qFormat/>
    <w:rsid w:val="00535F16"/>
    <w:pPr>
      <w:keepNext/>
      <w:spacing w:line="480" w:lineRule="auto"/>
      <w:jc w:val="both"/>
      <w:outlineLvl w:val="7"/>
    </w:pPr>
    <w:rPr>
      <w:rFonts w:ascii="Arial" w:hAnsi="Arial"/>
      <w:color w:val="FF0000"/>
      <w:sz w:val="24"/>
      <w:lang w:val="en-U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23601"/>
    <w:rPr>
      <w:rFonts w:ascii="Cambria" w:eastAsia="Times New Roman" w:hAnsi="Cambria" w:cs="Times New Roman"/>
      <w:b/>
      <w:bCs/>
      <w:kern w:val="32"/>
      <w:sz w:val="32"/>
      <w:szCs w:val="32"/>
      <w:lang w:eastAsia="en-US"/>
    </w:rPr>
  </w:style>
  <w:style w:type="character" w:customStyle="1" w:styleId="berschrift2Zchn">
    <w:name w:val="Überschrift 2 Zchn"/>
    <w:basedOn w:val="Absatz-Standardschriftart"/>
    <w:link w:val="berschrift2"/>
    <w:uiPriority w:val="9"/>
    <w:semiHidden/>
    <w:rsid w:val="00723601"/>
    <w:rPr>
      <w:rFonts w:ascii="Cambria" w:eastAsia="Times New Roman" w:hAnsi="Cambria" w:cs="Times New Roman"/>
      <w:b/>
      <w:bCs/>
      <w:i/>
      <w:iCs/>
      <w:sz w:val="28"/>
      <w:szCs w:val="28"/>
      <w:lang w:eastAsia="en-US"/>
    </w:rPr>
  </w:style>
  <w:style w:type="character" w:customStyle="1" w:styleId="berschrift3Zchn">
    <w:name w:val="Überschrift 3 Zchn"/>
    <w:basedOn w:val="Absatz-Standardschriftart"/>
    <w:link w:val="berschrift3"/>
    <w:uiPriority w:val="9"/>
    <w:semiHidden/>
    <w:rsid w:val="00723601"/>
    <w:rPr>
      <w:rFonts w:ascii="Cambria" w:eastAsia="Times New Roman" w:hAnsi="Cambria" w:cs="Times New Roman"/>
      <w:b/>
      <w:bCs/>
      <w:sz w:val="26"/>
      <w:szCs w:val="26"/>
      <w:lang w:eastAsia="en-US"/>
    </w:rPr>
  </w:style>
  <w:style w:type="character" w:customStyle="1" w:styleId="berschrift4Zchn">
    <w:name w:val="Überschrift 4 Zchn"/>
    <w:basedOn w:val="Absatz-Standardschriftart"/>
    <w:link w:val="berschrift4"/>
    <w:uiPriority w:val="9"/>
    <w:semiHidden/>
    <w:rsid w:val="00723601"/>
    <w:rPr>
      <w:rFonts w:ascii="Calibri" w:eastAsia="Times New Roman" w:hAnsi="Calibri" w:cs="Times New Roman"/>
      <w:b/>
      <w:bCs/>
      <w:sz w:val="28"/>
      <w:szCs w:val="28"/>
      <w:lang w:eastAsia="en-US"/>
    </w:rPr>
  </w:style>
  <w:style w:type="character" w:customStyle="1" w:styleId="berschrift5Zchn">
    <w:name w:val="Überschrift 5 Zchn"/>
    <w:basedOn w:val="Absatz-Standardschriftart"/>
    <w:link w:val="berschrift5"/>
    <w:uiPriority w:val="9"/>
    <w:semiHidden/>
    <w:rsid w:val="00723601"/>
    <w:rPr>
      <w:rFonts w:ascii="Calibri" w:eastAsia="Times New Roman" w:hAnsi="Calibri" w:cs="Times New Roman"/>
      <w:b/>
      <w:bCs/>
      <w:i/>
      <w:iCs/>
      <w:sz w:val="26"/>
      <w:szCs w:val="26"/>
      <w:lang w:eastAsia="en-US"/>
    </w:rPr>
  </w:style>
  <w:style w:type="character" w:customStyle="1" w:styleId="berschrift6Zchn">
    <w:name w:val="Überschrift 6 Zchn"/>
    <w:basedOn w:val="Absatz-Standardschriftart"/>
    <w:link w:val="berschrift6"/>
    <w:uiPriority w:val="9"/>
    <w:semiHidden/>
    <w:rsid w:val="00723601"/>
    <w:rPr>
      <w:rFonts w:ascii="Calibri" w:eastAsia="Times New Roman" w:hAnsi="Calibri" w:cs="Times New Roman"/>
      <w:b/>
      <w:bCs/>
      <w:lang w:eastAsia="en-US"/>
    </w:rPr>
  </w:style>
  <w:style w:type="character" w:customStyle="1" w:styleId="berschrift7Zchn">
    <w:name w:val="Überschrift 7 Zchn"/>
    <w:basedOn w:val="Absatz-Standardschriftart"/>
    <w:link w:val="berschrift7"/>
    <w:uiPriority w:val="9"/>
    <w:semiHidden/>
    <w:rsid w:val="00723601"/>
    <w:rPr>
      <w:rFonts w:ascii="Calibri" w:eastAsia="Times New Roman" w:hAnsi="Calibri" w:cs="Times New Roman"/>
      <w:sz w:val="24"/>
      <w:szCs w:val="24"/>
      <w:lang w:eastAsia="en-US"/>
    </w:rPr>
  </w:style>
  <w:style w:type="character" w:customStyle="1" w:styleId="berschrift8Zchn">
    <w:name w:val="Überschrift 8 Zchn"/>
    <w:basedOn w:val="Absatz-Standardschriftart"/>
    <w:link w:val="berschrift8"/>
    <w:uiPriority w:val="9"/>
    <w:semiHidden/>
    <w:rsid w:val="00723601"/>
    <w:rPr>
      <w:rFonts w:ascii="Calibri" w:eastAsia="Times New Roman" w:hAnsi="Calibri" w:cs="Times New Roman"/>
      <w:i/>
      <w:iCs/>
      <w:sz w:val="24"/>
      <w:szCs w:val="24"/>
      <w:lang w:eastAsia="en-US"/>
    </w:rPr>
  </w:style>
  <w:style w:type="paragraph" w:styleId="Textkrper2">
    <w:name w:val="Body Text 2"/>
    <w:basedOn w:val="Standard"/>
    <w:link w:val="Textkrper2Zchn"/>
    <w:uiPriority w:val="99"/>
    <w:rsid w:val="00535F16"/>
    <w:pPr>
      <w:spacing w:line="360" w:lineRule="auto"/>
    </w:pPr>
    <w:rPr>
      <w:sz w:val="24"/>
      <w:lang w:val="en-US" w:eastAsia="de-DE"/>
    </w:rPr>
  </w:style>
  <w:style w:type="character" w:customStyle="1" w:styleId="Textkrper2Zchn">
    <w:name w:val="Textkörper 2 Zchn"/>
    <w:basedOn w:val="Absatz-Standardschriftart"/>
    <w:link w:val="Textkrper2"/>
    <w:uiPriority w:val="99"/>
    <w:semiHidden/>
    <w:rsid w:val="00723601"/>
    <w:rPr>
      <w:sz w:val="20"/>
      <w:szCs w:val="20"/>
      <w:lang w:eastAsia="en-US"/>
    </w:rPr>
  </w:style>
  <w:style w:type="paragraph" w:styleId="StandardWeb">
    <w:name w:val="Normal (Web)"/>
    <w:basedOn w:val="Standard"/>
    <w:uiPriority w:val="99"/>
    <w:rsid w:val="00535F16"/>
    <w:pPr>
      <w:spacing w:before="100" w:beforeAutospacing="1" w:after="100" w:afterAutospacing="1"/>
    </w:pPr>
    <w:rPr>
      <w:rFonts w:ascii="Arial" w:hAnsi="Arial" w:cs="Arial"/>
      <w:lang w:eastAsia="de-DE"/>
    </w:rPr>
  </w:style>
  <w:style w:type="character" w:styleId="Hyperlink">
    <w:name w:val="Hyperlink"/>
    <w:basedOn w:val="Absatz-Standardschriftart"/>
    <w:uiPriority w:val="99"/>
    <w:rsid w:val="00535F16"/>
    <w:rPr>
      <w:rFonts w:cs="Times New Roman"/>
      <w:color w:val="0000FF"/>
      <w:u w:val="single"/>
    </w:rPr>
  </w:style>
  <w:style w:type="paragraph" w:styleId="Textkrper">
    <w:name w:val="Body Text"/>
    <w:basedOn w:val="Standard"/>
    <w:link w:val="TextkrperZchn"/>
    <w:uiPriority w:val="99"/>
    <w:rsid w:val="00535F16"/>
    <w:pPr>
      <w:spacing w:line="360" w:lineRule="auto"/>
    </w:pPr>
    <w:rPr>
      <w:rFonts w:ascii="Arial" w:hAnsi="Arial"/>
      <w:sz w:val="22"/>
      <w:lang w:eastAsia="de-DE"/>
    </w:rPr>
  </w:style>
  <w:style w:type="character" w:customStyle="1" w:styleId="TextkrperZchn">
    <w:name w:val="Textkörper Zchn"/>
    <w:basedOn w:val="Absatz-Standardschriftart"/>
    <w:link w:val="Textkrper"/>
    <w:uiPriority w:val="99"/>
    <w:semiHidden/>
    <w:rsid w:val="00723601"/>
    <w:rPr>
      <w:sz w:val="20"/>
      <w:szCs w:val="20"/>
      <w:lang w:eastAsia="en-US"/>
    </w:rPr>
  </w:style>
  <w:style w:type="paragraph" w:styleId="Textkrper3">
    <w:name w:val="Body Text 3"/>
    <w:basedOn w:val="Standard"/>
    <w:link w:val="Textkrper3Zchn"/>
    <w:uiPriority w:val="99"/>
    <w:rsid w:val="00535F16"/>
    <w:pPr>
      <w:spacing w:line="360" w:lineRule="auto"/>
      <w:jc w:val="both"/>
      <w:outlineLvl w:val="0"/>
    </w:pPr>
    <w:rPr>
      <w:rFonts w:ascii="Arial" w:hAnsi="Arial" w:cs="Arial"/>
      <w:bCs/>
      <w:sz w:val="24"/>
      <w:lang w:val="en-US"/>
    </w:rPr>
  </w:style>
  <w:style w:type="character" w:customStyle="1" w:styleId="Textkrper3Zchn">
    <w:name w:val="Textkörper 3 Zchn"/>
    <w:basedOn w:val="Absatz-Standardschriftart"/>
    <w:link w:val="Textkrper3"/>
    <w:uiPriority w:val="99"/>
    <w:semiHidden/>
    <w:rsid w:val="00723601"/>
    <w:rPr>
      <w:sz w:val="16"/>
      <w:szCs w:val="16"/>
      <w:lang w:eastAsia="en-US"/>
    </w:rPr>
  </w:style>
  <w:style w:type="paragraph" w:styleId="Kopfzeile">
    <w:name w:val="header"/>
    <w:basedOn w:val="Standard"/>
    <w:link w:val="KopfzeileZchn"/>
    <w:uiPriority w:val="99"/>
    <w:rsid w:val="00535F16"/>
    <w:pPr>
      <w:tabs>
        <w:tab w:val="center" w:pos="4536"/>
        <w:tab w:val="right" w:pos="9072"/>
      </w:tabs>
    </w:pPr>
  </w:style>
  <w:style w:type="character" w:customStyle="1" w:styleId="KopfzeileZchn">
    <w:name w:val="Kopfzeile Zchn"/>
    <w:basedOn w:val="Absatz-Standardschriftart"/>
    <w:link w:val="Kopfzeile"/>
    <w:uiPriority w:val="99"/>
    <w:semiHidden/>
    <w:rsid w:val="00723601"/>
    <w:rPr>
      <w:sz w:val="20"/>
      <w:szCs w:val="20"/>
      <w:lang w:eastAsia="en-US"/>
    </w:rPr>
  </w:style>
  <w:style w:type="paragraph" w:styleId="Fuzeile">
    <w:name w:val="footer"/>
    <w:basedOn w:val="Standard"/>
    <w:link w:val="FuzeileZchn"/>
    <w:uiPriority w:val="99"/>
    <w:rsid w:val="00535F16"/>
    <w:pPr>
      <w:tabs>
        <w:tab w:val="center" w:pos="4536"/>
        <w:tab w:val="right" w:pos="9072"/>
      </w:tabs>
    </w:pPr>
  </w:style>
  <w:style w:type="character" w:customStyle="1" w:styleId="FuzeileZchn">
    <w:name w:val="Fußzeile Zchn"/>
    <w:basedOn w:val="Absatz-Standardschriftart"/>
    <w:link w:val="Fuzeile"/>
    <w:uiPriority w:val="99"/>
    <w:semiHidden/>
    <w:rsid w:val="00723601"/>
    <w:rPr>
      <w:sz w:val="20"/>
      <w:szCs w:val="20"/>
      <w:lang w:eastAsia="en-US"/>
    </w:rPr>
  </w:style>
  <w:style w:type="character" w:styleId="Seitenzahl">
    <w:name w:val="page number"/>
    <w:basedOn w:val="Absatz-Standardschriftart"/>
    <w:uiPriority w:val="99"/>
    <w:rsid w:val="00535F16"/>
    <w:rPr>
      <w:rFonts w:cs="Times New Roman"/>
    </w:rPr>
  </w:style>
  <w:style w:type="paragraph" w:customStyle="1" w:styleId="Formatvorlage1">
    <w:name w:val="Formatvorlage1"/>
    <w:basedOn w:val="Abbildungsverzeichnis"/>
    <w:autoRedefine/>
    <w:uiPriority w:val="99"/>
    <w:rsid w:val="00535F16"/>
    <w:pPr>
      <w:ind w:left="480" w:hanging="480"/>
    </w:pPr>
    <w:rPr>
      <w:sz w:val="24"/>
      <w:szCs w:val="24"/>
      <w:lang w:eastAsia="de-DE"/>
    </w:rPr>
  </w:style>
  <w:style w:type="paragraph" w:styleId="Abbildungsverzeichnis">
    <w:name w:val="table of figures"/>
    <w:basedOn w:val="Standard"/>
    <w:next w:val="Standard"/>
    <w:uiPriority w:val="99"/>
    <w:semiHidden/>
    <w:rsid w:val="00535F16"/>
    <w:pPr>
      <w:ind w:left="400" w:hanging="400"/>
    </w:pPr>
  </w:style>
  <w:style w:type="paragraph" w:styleId="Dokumentstruktur">
    <w:name w:val="Document Map"/>
    <w:basedOn w:val="Standard"/>
    <w:link w:val="DokumentstrukturZchn"/>
    <w:uiPriority w:val="99"/>
    <w:semiHidden/>
    <w:rsid w:val="00535F16"/>
    <w:pPr>
      <w:shd w:val="clear" w:color="auto" w:fill="000080"/>
    </w:pPr>
    <w:rPr>
      <w:rFonts w:ascii="Tahoma" w:hAnsi="Tahoma" w:cs="Tahoma"/>
    </w:rPr>
  </w:style>
  <w:style w:type="character" w:customStyle="1" w:styleId="DokumentstrukturZchn">
    <w:name w:val="Dokumentstruktur Zchn"/>
    <w:basedOn w:val="Absatz-Standardschriftart"/>
    <w:link w:val="Dokumentstruktur"/>
    <w:uiPriority w:val="99"/>
    <w:semiHidden/>
    <w:rsid w:val="00723601"/>
    <w:rPr>
      <w:sz w:val="0"/>
      <w:szCs w:val="0"/>
      <w:lang w:eastAsia="en-US"/>
    </w:rPr>
  </w:style>
  <w:style w:type="character" w:styleId="Kommentarzeichen">
    <w:name w:val="annotation reference"/>
    <w:basedOn w:val="Absatz-Standardschriftart"/>
    <w:uiPriority w:val="99"/>
    <w:semiHidden/>
    <w:rsid w:val="00535F16"/>
    <w:rPr>
      <w:rFonts w:cs="Times New Roman"/>
      <w:sz w:val="16"/>
    </w:rPr>
  </w:style>
  <w:style w:type="paragraph" w:styleId="Kommentartext">
    <w:name w:val="annotation text"/>
    <w:basedOn w:val="Standard"/>
    <w:link w:val="KommentartextZchn"/>
    <w:uiPriority w:val="99"/>
    <w:semiHidden/>
    <w:rsid w:val="00535F16"/>
  </w:style>
  <w:style w:type="character" w:customStyle="1" w:styleId="KommentartextZchn">
    <w:name w:val="Kommentartext Zchn"/>
    <w:basedOn w:val="Absatz-Standardschriftart"/>
    <w:link w:val="Kommentartext"/>
    <w:uiPriority w:val="99"/>
    <w:semiHidden/>
    <w:rsid w:val="00723601"/>
    <w:rPr>
      <w:sz w:val="20"/>
      <w:szCs w:val="20"/>
      <w:lang w:eastAsia="en-US"/>
    </w:rPr>
  </w:style>
  <w:style w:type="character" w:styleId="BesuchterHyperlink">
    <w:name w:val="FollowedHyperlink"/>
    <w:basedOn w:val="Absatz-Standardschriftart"/>
    <w:uiPriority w:val="99"/>
    <w:rsid w:val="00535F16"/>
    <w:rPr>
      <w:rFonts w:cs="Times New Roman"/>
      <w:color w:val="800080"/>
      <w:u w:val="single"/>
    </w:rPr>
  </w:style>
  <w:style w:type="paragraph" w:styleId="Sprechblasentext">
    <w:name w:val="Balloon Text"/>
    <w:basedOn w:val="Standard"/>
    <w:link w:val="SprechblasentextZchn"/>
    <w:uiPriority w:val="99"/>
    <w:semiHidden/>
    <w:rsid w:val="00535F1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23601"/>
    <w:rPr>
      <w:sz w:val="0"/>
      <w:szCs w:val="0"/>
      <w:lang w:eastAsia="en-US"/>
    </w:rPr>
  </w:style>
  <w:style w:type="paragraph" w:styleId="Textkrper-Zeileneinzug">
    <w:name w:val="Body Text Indent"/>
    <w:basedOn w:val="Standard"/>
    <w:link w:val="Textkrper-ZeileneinzugZchn"/>
    <w:uiPriority w:val="99"/>
    <w:rsid w:val="00535F16"/>
    <w:pPr>
      <w:tabs>
        <w:tab w:val="right" w:pos="360"/>
        <w:tab w:val="left" w:pos="540"/>
      </w:tabs>
      <w:spacing w:after="240"/>
      <w:ind w:left="540" w:hanging="540"/>
    </w:pPr>
    <w:rPr>
      <w:rFonts w:ascii="Arial" w:hAnsi="Arial"/>
      <w:b/>
      <w:kern w:val="32"/>
      <w:sz w:val="24"/>
      <w:lang w:val="en-US"/>
    </w:rPr>
  </w:style>
  <w:style w:type="character" w:customStyle="1" w:styleId="Textkrper-ZeileneinzugZchn">
    <w:name w:val="Textkörper-Zeileneinzug Zchn"/>
    <w:basedOn w:val="Absatz-Standardschriftart"/>
    <w:link w:val="Textkrper-Zeileneinzug"/>
    <w:uiPriority w:val="99"/>
    <w:semiHidden/>
    <w:rsid w:val="00723601"/>
    <w:rPr>
      <w:sz w:val="20"/>
      <w:szCs w:val="20"/>
      <w:lang w:eastAsia="en-US"/>
    </w:rPr>
  </w:style>
  <w:style w:type="character" w:customStyle="1" w:styleId="affiliation">
    <w:name w:val="affiliation"/>
    <w:uiPriority w:val="99"/>
    <w:rsid w:val="00535F16"/>
    <w:rPr>
      <w:sz w:val="24"/>
    </w:rPr>
  </w:style>
  <w:style w:type="paragraph" w:styleId="NurText">
    <w:name w:val="Plain Text"/>
    <w:basedOn w:val="Standard"/>
    <w:link w:val="NurTextZchn"/>
    <w:uiPriority w:val="99"/>
    <w:rsid w:val="00535F16"/>
    <w:rPr>
      <w:rFonts w:ascii="Courier New" w:hAnsi="Courier New" w:cs="Courier New"/>
      <w:lang w:eastAsia="de-DE"/>
    </w:rPr>
  </w:style>
  <w:style w:type="character" w:customStyle="1" w:styleId="NurTextZchn">
    <w:name w:val="Nur Text Zchn"/>
    <w:basedOn w:val="Absatz-Standardschriftart"/>
    <w:link w:val="NurText"/>
    <w:uiPriority w:val="99"/>
    <w:semiHidden/>
    <w:rsid w:val="00723601"/>
    <w:rPr>
      <w:rFonts w:ascii="Courier New" w:hAnsi="Courier New" w:cs="Courier New"/>
      <w:sz w:val="20"/>
      <w:szCs w:val="20"/>
      <w:lang w:eastAsia="en-US"/>
    </w:rPr>
  </w:style>
  <w:style w:type="table" w:styleId="Tabellenraster">
    <w:name w:val="Table Grid"/>
    <w:basedOn w:val="NormaleTabelle"/>
    <w:uiPriority w:val="99"/>
    <w:rsid w:val="00581A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mmentarthema">
    <w:name w:val="annotation subject"/>
    <w:basedOn w:val="Kommentartext"/>
    <w:next w:val="Kommentartext"/>
    <w:link w:val="KommentarthemaZchn"/>
    <w:uiPriority w:val="99"/>
    <w:semiHidden/>
    <w:rsid w:val="00CC429C"/>
    <w:rPr>
      <w:b/>
      <w:bCs/>
    </w:rPr>
  </w:style>
  <w:style w:type="character" w:customStyle="1" w:styleId="KommentarthemaZchn">
    <w:name w:val="Kommentarthema Zchn"/>
    <w:basedOn w:val="KommentartextZchn"/>
    <w:link w:val="Kommentarthema"/>
    <w:uiPriority w:val="99"/>
    <w:semiHidden/>
    <w:rsid w:val="00723601"/>
    <w:rPr>
      <w:b/>
      <w:bCs/>
      <w:sz w:val="20"/>
      <w:szCs w:val="20"/>
      <w:lang w:eastAsia="en-US"/>
    </w:rPr>
  </w:style>
  <w:style w:type="table" w:customStyle="1" w:styleId="HelleSchattierung1">
    <w:name w:val="Helle Schattierung1"/>
    <w:uiPriority w:val="99"/>
    <w:rsid w:val="000D254F"/>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character" w:customStyle="1" w:styleId="ti2">
    <w:name w:val="ti2"/>
    <w:uiPriority w:val="99"/>
    <w:rsid w:val="003C33B0"/>
    <w:rPr>
      <w:sz w:val="22"/>
    </w:rPr>
  </w:style>
  <w:style w:type="table" w:customStyle="1" w:styleId="HelleListe1">
    <w:name w:val="Helle Liste1"/>
    <w:uiPriority w:val="99"/>
    <w:rsid w:val="00671CB3"/>
    <w:rPr>
      <w:rFonts w:ascii="Calibri" w:hAnsi="Calibri"/>
      <w:lang w:eastAsia="en-U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styleId="TabelleEinfach2">
    <w:name w:val="Table Simple 2"/>
    <w:basedOn w:val="NormaleTabelle"/>
    <w:uiPriority w:val="99"/>
    <w:rsid w:val="00B10786"/>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TabelleKlassisch1">
    <w:name w:val="Table Classic 1"/>
    <w:basedOn w:val="NormaleTabelle"/>
    <w:uiPriority w:val="99"/>
    <w:rsid w:val="00B10786"/>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elleListe3">
    <w:name w:val="Table List 3"/>
    <w:basedOn w:val="NormaleTabelle"/>
    <w:uiPriority w:val="99"/>
    <w:rsid w:val="00974973"/>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paragraph" w:customStyle="1" w:styleId="EndNoteBibliographyTitle">
    <w:name w:val="EndNote Bibliography Title"/>
    <w:basedOn w:val="Standard"/>
    <w:link w:val="EndNoteBibliographyTitleZchn"/>
    <w:uiPriority w:val="99"/>
    <w:rsid w:val="00A823F8"/>
    <w:pPr>
      <w:jc w:val="center"/>
    </w:pPr>
    <w:rPr>
      <w:noProof/>
      <w:lang w:val="en-US"/>
    </w:rPr>
  </w:style>
  <w:style w:type="character" w:customStyle="1" w:styleId="EndNoteBibliographyTitleZchn">
    <w:name w:val="EndNote Bibliography Title Zchn"/>
    <w:basedOn w:val="Absatz-Standardschriftart"/>
    <w:link w:val="EndNoteBibliographyTitle"/>
    <w:uiPriority w:val="99"/>
    <w:locked/>
    <w:rsid w:val="00A823F8"/>
    <w:rPr>
      <w:noProof/>
      <w:lang w:val="en-US" w:eastAsia="en-US"/>
    </w:rPr>
  </w:style>
  <w:style w:type="paragraph" w:customStyle="1" w:styleId="EndNoteBibliography">
    <w:name w:val="EndNote Bibliography"/>
    <w:basedOn w:val="Standard"/>
    <w:link w:val="EndNoteBibliographyZchn"/>
    <w:uiPriority w:val="99"/>
    <w:rsid w:val="00A823F8"/>
    <w:pPr>
      <w:jc w:val="both"/>
    </w:pPr>
    <w:rPr>
      <w:noProof/>
      <w:lang w:val="en-US"/>
    </w:rPr>
  </w:style>
  <w:style w:type="character" w:customStyle="1" w:styleId="EndNoteBibliographyZchn">
    <w:name w:val="EndNote Bibliography Zchn"/>
    <w:basedOn w:val="Absatz-Standardschriftart"/>
    <w:link w:val="EndNoteBibliography"/>
    <w:uiPriority w:val="99"/>
    <w:locked/>
    <w:rsid w:val="00A823F8"/>
    <w:rPr>
      <w:noProof/>
      <w:lang w:val="en-US" w:eastAsia="en-US"/>
    </w:rPr>
  </w:style>
  <w:style w:type="paragraph" w:styleId="Listenabsatz">
    <w:name w:val="List Paragraph"/>
    <w:basedOn w:val="Standard"/>
    <w:uiPriority w:val="99"/>
    <w:qFormat/>
    <w:rsid w:val="0085639C"/>
    <w:pPr>
      <w:ind w:left="720"/>
      <w:contextualSpacing/>
    </w:pPr>
  </w:style>
  <w:style w:type="character" w:customStyle="1" w:styleId="highlight">
    <w:name w:val="highlight"/>
    <w:basedOn w:val="Absatz-Standardschriftart"/>
    <w:uiPriority w:val="99"/>
    <w:rsid w:val="00974872"/>
    <w:rPr>
      <w:rFonts w:cs="Times New Roman"/>
    </w:rPr>
  </w:style>
  <w:style w:type="paragraph" w:customStyle="1" w:styleId="para">
    <w:name w:val="para"/>
    <w:basedOn w:val="Standard"/>
    <w:rsid w:val="0046526A"/>
    <w:pPr>
      <w:spacing w:before="100" w:beforeAutospacing="1" w:after="100" w:afterAutospacing="1"/>
    </w:pPr>
    <w:rPr>
      <w:sz w:val="24"/>
      <w:szCs w:val="24"/>
      <w:lang w:eastAsia="de-DE"/>
    </w:rPr>
  </w:style>
  <w:style w:type="paragraph" w:styleId="berarbeitung">
    <w:name w:val="Revision"/>
    <w:hidden/>
    <w:uiPriority w:val="99"/>
    <w:semiHidden/>
    <w:rsid w:val="0092693F"/>
    <w:rPr>
      <w:lang w:eastAsia="en-US"/>
    </w:rPr>
  </w:style>
  <w:style w:type="character" w:customStyle="1" w:styleId="apple-converted-space">
    <w:name w:val="apple-converted-space"/>
    <w:basedOn w:val="Absatz-Standardschriftart"/>
    <w:rsid w:val="00B04110"/>
  </w:style>
  <w:style w:type="character" w:styleId="Fett">
    <w:name w:val="Strong"/>
    <w:basedOn w:val="Absatz-Standardschriftart"/>
    <w:uiPriority w:val="22"/>
    <w:qFormat/>
    <w:locked/>
    <w:rsid w:val="00B04110"/>
    <w:rPr>
      <w:b/>
      <w:bCs/>
    </w:rPr>
  </w:style>
  <w:style w:type="character" w:customStyle="1" w:styleId="tgc">
    <w:name w:val="_tgc"/>
    <w:basedOn w:val="Absatz-Standardschriftart"/>
    <w:rsid w:val="00D272AE"/>
  </w:style>
  <w:style w:type="character" w:styleId="Platzhaltertext">
    <w:name w:val="Placeholder Text"/>
    <w:basedOn w:val="Absatz-Standardschriftart"/>
    <w:uiPriority w:val="99"/>
    <w:semiHidden/>
    <w:rsid w:val="00E31ABF"/>
    <w:rPr>
      <w:color w:val="808080"/>
    </w:rPr>
  </w:style>
  <w:style w:type="paragraph" w:styleId="Beschriftung">
    <w:name w:val="caption"/>
    <w:basedOn w:val="Standard"/>
    <w:next w:val="Standard"/>
    <w:unhideWhenUsed/>
    <w:qFormat/>
    <w:locked/>
    <w:rsid w:val="00FD10F0"/>
    <w:pPr>
      <w:spacing w:after="200"/>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semiHidden="0" w:uiPriority="0" w:unhideWhenUsed="0" w:qFormat="1"/>
    <w:lsdException w:name="heading 8" w:locked="1" w:semiHidden="0" w:uiPriority="0" w:unhideWhenUsed="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535F16"/>
    <w:rPr>
      <w:lang w:eastAsia="en-US"/>
    </w:rPr>
  </w:style>
  <w:style w:type="paragraph" w:styleId="berschrift1">
    <w:name w:val="heading 1"/>
    <w:basedOn w:val="Standard"/>
    <w:next w:val="Standard"/>
    <w:link w:val="berschrift1Zchn"/>
    <w:uiPriority w:val="99"/>
    <w:qFormat/>
    <w:rsid w:val="00535F16"/>
    <w:pPr>
      <w:keepNext/>
      <w:jc w:val="both"/>
      <w:outlineLvl w:val="0"/>
    </w:pPr>
    <w:rPr>
      <w:rFonts w:ascii="Arial" w:hAnsi="Arial" w:cs="Arial"/>
      <w:b/>
      <w:lang w:val="en-US"/>
    </w:rPr>
  </w:style>
  <w:style w:type="paragraph" w:styleId="berschrift2">
    <w:name w:val="heading 2"/>
    <w:basedOn w:val="Standard"/>
    <w:next w:val="Standard"/>
    <w:link w:val="berschrift2Zchn"/>
    <w:uiPriority w:val="99"/>
    <w:qFormat/>
    <w:rsid w:val="00535F16"/>
    <w:pPr>
      <w:keepNext/>
      <w:spacing w:line="480" w:lineRule="auto"/>
      <w:jc w:val="both"/>
      <w:outlineLvl w:val="1"/>
    </w:pPr>
    <w:rPr>
      <w:rFonts w:ascii="Arial" w:hAnsi="Arial" w:cs="Arial"/>
      <w:b/>
      <w:bCs/>
      <w:color w:val="000000"/>
      <w:lang w:val="fr-FR"/>
    </w:rPr>
  </w:style>
  <w:style w:type="paragraph" w:styleId="berschrift3">
    <w:name w:val="heading 3"/>
    <w:basedOn w:val="Standard"/>
    <w:next w:val="Standard"/>
    <w:link w:val="berschrift3Zchn"/>
    <w:uiPriority w:val="99"/>
    <w:qFormat/>
    <w:rsid w:val="00535F16"/>
    <w:pPr>
      <w:keepNext/>
      <w:outlineLvl w:val="2"/>
    </w:pPr>
    <w:rPr>
      <w:rFonts w:ascii="Arial" w:hAnsi="Arial" w:cs="Arial"/>
      <w:b/>
      <w:szCs w:val="24"/>
      <w:lang w:val="en-US"/>
    </w:rPr>
  </w:style>
  <w:style w:type="paragraph" w:styleId="berschrift4">
    <w:name w:val="heading 4"/>
    <w:basedOn w:val="Standard"/>
    <w:next w:val="Standard"/>
    <w:link w:val="berschrift4Zchn"/>
    <w:uiPriority w:val="99"/>
    <w:qFormat/>
    <w:rsid w:val="00535F16"/>
    <w:pPr>
      <w:keepNext/>
      <w:spacing w:line="360" w:lineRule="auto"/>
      <w:jc w:val="both"/>
      <w:outlineLvl w:val="3"/>
    </w:pPr>
    <w:rPr>
      <w:rFonts w:ascii="Arial" w:hAnsi="Arial" w:cs="Arial"/>
      <w:b/>
      <w:bCs/>
      <w:sz w:val="24"/>
      <w:lang w:val="en-US"/>
    </w:rPr>
  </w:style>
  <w:style w:type="paragraph" w:styleId="berschrift5">
    <w:name w:val="heading 5"/>
    <w:basedOn w:val="Standard"/>
    <w:next w:val="Standard"/>
    <w:link w:val="berschrift5Zchn"/>
    <w:uiPriority w:val="99"/>
    <w:qFormat/>
    <w:rsid w:val="00535F16"/>
    <w:pPr>
      <w:keepNext/>
      <w:spacing w:line="360" w:lineRule="auto"/>
      <w:jc w:val="both"/>
      <w:outlineLvl w:val="4"/>
    </w:pPr>
    <w:rPr>
      <w:rFonts w:ascii="Arial" w:hAnsi="Arial" w:cs="Arial"/>
      <w:b/>
      <w:sz w:val="28"/>
      <w:lang w:val="en-US"/>
    </w:rPr>
  </w:style>
  <w:style w:type="paragraph" w:styleId="berschrift6">
    <w:name w:val="heading 6"/>
    <w:basedOn w:val="Standard"/>
    <w:next w:val="Standard"/>
    <w:link w:val="berschrift6Zchn"/>
    <w:uiPriority w:val="99"/>
    <w:qFormat/>
    <w:rsid w:val="00535F16"/>
    <w:pPr>
      <w:keepNext/>
      <w:spacing w:line="480" w:lineRule="auto"/>
      <w:outlineLvl w:val="5"/>
    </w:pPr>
    <w:rPr>
      <w:rFonts w:ascii="Arial" w:hAnsi="Arial" w:cs="Arial"/>
      <w:bCs/>
      <w:sz w:val="24"/>
      <w:lang w:val="en-GB"/>
    </w:rPr>
  </w:style>
  <w:style w:type="paragraph" w:styleId="berschrift7">
    <w:name w:val="heading 7"/>
    <w:basedOn w:val="Standard"/>
    <w:next w:val="Standard"/>
    <w:link w:val="berschrift7Zchn"/>
    <w:uiPriority w:val="99"/>
    <w:qFormat/>
    <w:rsid w:val="00535F16"/>
    <w:pPr>
      <w:keepNext/>
      <w:spacing w:line="480" w:lineRule="auto"/>
      <w:outlineLvl w:val="6"/>
    </w:pPr>
    <w:rPr>
      <w:rFonts w:ascii="Arial" w:hAnsi="Arial" w:cs="Arial"/>
      <w:b/>
      <w:sz w:val="24"/>
      <w:lang w:val="en-GB"/>
    </w:rPr>
  </w:style>
  <w:style w:type="paragraph" w:styleId="berschrift8">
    <w:name w:val="heading 8"/>
    <w:basedOn w:val="Standard"/>
    <w:next w:val="Standard"/>
    <w:link w:val="berschrift8Zchn"/>
    <w:uiPriority w:val="99"/>
    <w:qFormat/>
    <w:rsid w:val="00535F16"/>
    <w:pPr>
      <w:keepNext/>
      <w:spacing w:line="480" w:lineRule="auto"/>
      <w:jc w:val="both"/>
      <w:outlineLvl w:val="7"/>
    </w:pPr>
    <w:rPr>
      <w:rFonts w:ascii="Arial" w:hAnsi="Arial"/>
      <w:color w:val="FF0000"/>
      <w:sz w:val="24"/>
      <w:lang w:val="en-U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23601"/>
    <w:rPr>
      <w:rFonts w:ascii="Cambria" w:eastAsia="Times New Roman" w:hAnsi="Cambria" w:cs="Times New Roman"/>
      <w:b/>
      <w:bCs/>
      <w:kern w:val="32"/>
      <w:sz w:val="32"/>
      <w:szCs w:val="32"/>
      <w:lang w:eastAsia="en-US"/>
    </w:rPr>
  </w:style>
  <w:style w:type="character" w:customStyle="1" w:styleId="berschrift2Zchn">
    <w:name w:val="Überschrift 2 Zchn"/>
    <w:basedOn w:val="Absatz-Standardschriftart"/>
    <w:link w:val="berschrift2"/>
    <w:uiPriority w:val="9"/>
    <w:semiHidden/>
    <w:rsid w:val="00723601"/>
    <w:rPr>
      <w:rFonts w:ascii="Cambria" w:eastAsia="Times New Roman" w:hAnsi="Cambria" w:cs="Times New Roman"/>
      <w:b/>
      <w:bCs/>
      <w:i/>
      <w:iCs/>
      <w:sz w:val="28"/>
      <w:szCs w:val="28"/>
      <w:lang w:eastAsia="en-US"/>
    </w:rPr>
  </w:style>
  <w:style w:type="character" w:customStyle="1" w:styleId="berschrift3Zchn">
    <w:name w:val="Überschrift 3 Zchn"/>
    <w:basedOn w:val="Absatz-Standardschriftart"/>
    <w:link w:val="berschrift3"/>
    <w:uiPriority w:val="9"/>
    <w:semiHidden/>
    <w:rsid w:val="00723601"/>
    <w:rPr>
      <w:rFonts w:ascii="Cambria" w:eastAsia="Times New Roman" w:hAnsi="Cambria" w:cs="Times New Roman"/>
      <w:b/>
      <w:bCs/>
      <w:sz w:val="26"/>
      <w:szCs w:val="26"/>
      <w:lang w:eastAsia="en-US"/>
    </w:rPr>
  </w:style>
  <w:style w:type="character" w:customStyle="1" w:styleId="berschrift4Zchn">
    <w:name w:val="Überschrift 4 Zchn"/>
    <w:basedOn w:val="Absatz-Standardschriftart"/>
    <w:link w:val="berschrift4"/>
    <w:uiPriority w:val="9"/>
    <w:semiHidden/>
    <w:rsid w:val="00723601"/>
    <w:rPr>
      <w:rFonts w:ascii="Calibri" w:eastAsia="Times New Roman" w:hAnsi="Calibri" w:cs="Times New Roman"/>
      <w:b/>
      <w:bCs/>
      <w:sz w:val="28"/>
      <w:szCs w:val="28"/>
      <w:lang w:eastAsia="en-US"/>
    </w:rPr>
  </w:style>
  <w:style w:type="character" w:customStyle="1" w:styleId="berschrift5Zchn">
    <w:name w:val="Überschrift 5 Zchn"/>
    <w:basedOn w:val="Absatz-Standardschriftart"/>
    <w:link w:val="berschrift5"/>
    <w:uiPriority w:val="9"/>
    <w:semiHidden/>
    <w:rsid w:val="00723601"/>
    <w:rPr>
      <w:rFonts w:ascii="Calibri" w:eastAsia="Times New Roman" w:hAnsi="Calibri" w:cs="Times New Roman"/>
      <w:b/>
      <w:bCs/>
      <w:i/>
      <w:iCs/>
      <w:sz w:val="26"/>
      <w:szCs w:val="26"/>
      <w:lang w:eastAsia="en-US"/>
    </w:rPr>
  </w:style>
  <w:style w:type="character" w:customStyle="1" w:styleId="berschrift6Zchn">
    <w:name w:val="Überschrift 6 Zchn"/>
    <w:basedOn w:val="Absatz-Standardschriftart"/>
    <w:link w:val="berschrift6"/>
    <w:uiPriority w:val="9"/>
    <w:semiHidden/>
    <w:rsid w:val="00723601"/>
    <w:rPr>
      <w:rFonts w:ascii="Calibri" w:eastAsia="Times New Roman" w:hAnsi="Calibri" w:cs="Times New Roman"/>
      <w:b/>
      <w:bCs/>
      <w:lang w:eastAsia="en-US"/>
    </w:rPr>
  </w:style>
  <w:style w:type="character" w:customStyle="1" w:styleId="berschrift7Zchn">
    <w:name w:val="Überschrift 7 Zchn"/>
    <w:basedOn w:val="Absatz-Standardschriftart"/>
    <w:link w:val="berschrift7"/>
    <w:uiPriority w:val="9"/>
    <w:semiHidden/>
    <w:rsid w:val="00723601"/>
    <w:rPr>
      <w:rFonts w:ascii="Calibri" w:eastAsia="Times New Roman" w:hAnsi="Calibri" w:cs="Times New Roman"/>
      <w:sz w:val="24"/>
      <w:szCs w:val="24"/>
      <w:lang w:eastAsia="en-US"/>
    </w:rPr>
  </w:style>
  <w:style w:type="character" w:customStyle="1" w:styleId="berschrift8Zchn">
    <w:name w:val="Überschrift 8 Zchn"/>
    <w:basedOn w:val="Absatz-Standardschriftart"/>
    <w:link w:val="berschrift8"/>
    <w:uiPriority w:val="9"/>
    <w:semiHidden/>
    <w:rsid w:val="00723601"/>
    <w:rPr>
      <w:rFonts w:ascii="Calibri" w:eastAsia="Times New Roman" w:hAnsi="Calibri" w:cs="Times New Roman"/>
      <w:i/>
      <w:iCs/>
      <w:sz w:val="24"/>
      <w:szCs w:val="24"/>
      <w:lang w:eastAsia="en-US"/>
    </w:rPr>
  </w:style>
  <w:style w:type="paragraph" w:styleId="Textkrper2">
    <w:name w:val="Body Text 2"/>
    <w:basedOn w:val="Standard"/>
    <w:link w:val="Textkrper2Zchn"/>
    <w:uiPriority w:val="99"/>
    <w:rsid w:val="00535F16"/>
    <w:pPr>
      <w:spacing w:line="360" w:lineRule="auto"/>
    </w:pPr>
    <w:rPr>
      <w:sz w:val="24"/>
      <w:lang w:val="en-US" w:eastAsia="de-DE"/>
    </w:rPr>
  </w:style>
  <w:style w:type="character" w:customStyle="1" w:styleId="Textkrper2Zchn">
    <w:name w:val="Textkörper 2 Zchn"/>
    <w:basedOn w:val="Absatz-Standardschriftart"/>
    <w:link w:val="Textkrper2"/>
    <w:uiPriority w:val="99"/>
    <w:semiHidden/>
    <w:rsid w:val="00723601"/>
    <w:rPr>
      <w:sz w:val="20"/>
      <w:szCs w:val="20"/>
      <w:lang w:eastAsia="en-US"/>
    </w:rPr>
  </w:style>
  <w:style w:type="paragraph" w:styleId="StandardWeb">
    <w:name w:val="Normal (Web)"/>
    <w:basedOn w:val="Standard"/>
    <w:uiPriority w:val="99"/>
    <w:rsid w:val="00535F16"/>
    <w:pPr>
      <w:spacing w:before="100" w:beforeAutospacing="1" w:after="100" w:afterAutospacing="1"/>
    </w:pPr>
    <w:rPr>
      <w:rFonts w:ascii="Arial" w:hAnsi="Arial" w:cs="Arial"/>
      <w:lang w:eastAsia="de-DE"/>
    </w:rPr>
  </w:style>
  <w:style w:type="character" w:styleId="Hyperlink">
    <w:name w:val="Hyperlink"/>
    <w:basedOn w:val="Absatz-Standardschriftart"/>
    <w:uiPriority w:val="99"/>
    <w:rsid w:val="00535F16"/>
    <w:rPr>
      <w:rFonts w:cs="Times New Roman"/>
      <w:color w:val="0000FF"/>
      <w:u w:val="single"/>
    </w:rPr>
  </w:style>
  <w:style w:type="paragraph" w:styleId="Textkrper">
    <w:name w:val="Body Text"/>
    <w:basedOn w:val="Standard"/>
    <w:link w:val="TextkrperZchn"/>
    <w:uiPriority w:val="99"/>
    <w:rsid w:val="00535F16"/>
    <w:pPr>
      <w:spacing w:line="360" w:lineRule="auto"/>
    </w:pPr>
    <w:rPr>
      <w:rFonts w:ascii="Arial" w:hAnsi="Arial"/>
      <w:sz w:val="22"/>
      <w:lang w:eastAsia="de-DE"/>
    </w:rPr>
  </w:style>
  <w:style w:type="character" w:customStyle="1" w:styleId="TextkrperZchn">
    <w:name w:val="Textkörper Zchn"/>
    <w:basedOn w:val="Absatz-Standardschriftart"/>
    <w:link w:val="Textkrper"/>
    <w:uiPriority w:val="99"/>
    <w:semiHidden/>
    <w:rsid w:val="00723601"/>
    <w:rPr>
      <w:sz w:val="20"/>
      <w:szCs w:val="20"/>
      <w:lang w:eastAsia="en-US"/>
    </w:rPr>
  </w:style>
  <w:style w:type="paragraph" w:styleId="Textkrper3">
    <w:name w:val="Body Text 3"/>
    <w:basedOn w:val="Standard"/>
    <w:link w:val="Textkrper3Zchn"/>
    <w:uiPriority w:val="99"/>
    <w:rsid w:val="00535F16"/>
    <w:pPr>
      <w:spacing w:line="360" w:lineRule="auto"/>
      <w:jc w:val="both"/>
      <w:outlineLvl w:val="0"/>
    </w:pPr>
    <w:rPr>
      <w:rFonts w:ascii="Arial" w:hAnsi="Arial" w:cs="Arial"/>
      <w:bCs/>
      <w:sz w:val="24"/>
      <w:lang w:val="en-US"/>
    </w:rPr>
  </w:style>
  <w:style w:type="character" w:customStyle="1" w:styleId="Textkrper3Zchn">
    <w:name w:val="Textkörper 3 Zchn"/>
    <w:basedOn w:val="Absatz-Standardschriftart"/>
    <w:link w:val="Textkrper3"/>
    <w:uiPriority w:val="99"/>
    <w:semiHidden/>
    <w:rsid w:val="00723601"/>
    <w:rPr>
      <w:sz w:val="16"/>
      <w:szCs w:val="16"/>
      <w:lang w:eastAsia="en-US"/>
    </w:rPr>
  </w:style>
  <w:style w:type="paragraph" w:styleId="Kopfzeile">
    <w:name w:val="header"/>
    <w:basedOn w:val="Standard"/>
    <w:link w:val="KopfzeileZchn"/>
    <w:uiPriority w:val="99"/>
    <w:rsid w:val="00535F16"/>
    <w:pPr>
      <w:tabs>
        <w:tab w:val="center" w:pos="4536"/>
        <w:tab w:val="right" w:pos="9072"/>
      </w:tabs>
    </w:pPr>
  </w:style>
  <w:style w:type="character" w:customStyle="1" w:styleId="KopfzeileZchn">
    <w:name w:val="Kopfzeile Zchn"/>
    <w:basedOn w:val="Absatz-Standardschriftart"/>
    <w:link w:val="Kopfzeile"/>
    <w:uiPriority w:val="99"/>
    <w:semiHidden/>
    <w:rsid w:val="00723601"/>
    <w:rPr>
      <w:sz w:val="20"/>
      <w:szCs w:val="20"/>
      <w:lang w:eastAsia="en-US"/>
    </w:rPr>
  </w:style>
  <w:style w:type="paragraph" w:styleId="Fuzeile">
    <w:name w:val="footer"/>
    <w:basedOn w:val="Standard"/>
    <w:link w:val="FuzeileZchn"/>
    <w:uiPriority w:val="99"/>
    <w:rsid w:val="00535F16"/>
    <w:pPr>
      <w:tabs>
        <w:tab w:val="center" w:pos="4536"/>
        <w:tab w:val="right" w:pos="9072"/>
      </w:tabs>
    </w:pPr>
  </w:style>
  <w:style w:type="character" w:customStyle="1" w:styleId="FuzeileZchn">
    <w:name w:val="Fußzeile Zchn"/>
    <w:basedOn w:val="Absatz-Standardschriftart"/>
    <w:link w:val="Fuzeile"/>
    <w:uiPriority w:val="99"/>
    <w:semiHidden/>
    <w:rsid w:val="00723601"/>
    <w:rPr>
      <w:sz w:val="20"/>
      <w:szCs w:val="20"/>
      <w:lang w:eastAsia="en-US"/>
    </w:rPr>
  </w:style>
  <w:style w:type="character" w:styleId="Seitenzahl">
    <w:name w:val="page number"/>
    <w:basedOn w:val="Absatz-Standardschriftart"/>
    <w:uiPriority w:val="99"/>
    <w:rsid w:val="00535F16"/>
    <w:rPr>
      <w:rFonts w:cs="Times New Roman"/>
    </w:rPr>
  </w:style>
  <w:style w:type="paragraph" w:customStyle="1" w:styleId="Formatvorlage1">
    <w:name w:val="Formatvorlage1"/>
    <w:basedOn w:val="Abbildungsverzeichnis"/>
    <w:autoRedefine/>
    <w:uiPriority w:val="99"/>
    <w:rsid w:val="00535F16"/>
    <w:pPr>
      <w:ind w:left="480" w:hanging="480"/>
    </w:pPr>
    <w:rPr>
      <w:sz w:val="24"/>
      <w:szCs w:val="24"/>
      <w:lang w:eastAsia="de-DE"/>
    </w:rPr>
  </w:style>
  <w:style w:type="paragraph" w:styleId="Abbildungsverzeichnis">
    <w:name w:val="table of figures"/>
    <w:basedOn w:val="Standard"/>
    <w:next w:val="Standard"/>
    <w:uiPriority w:val="99"/>
    <w:semiHidden/>
    <w:rsid w:val="00535F16"/>
    <w:pPr>
      <w:ind w:left="400" w:hanging="400"/>
    </w:pPr>
  </w:style>
  <w:style w:type="paragraph" w:styleId="Dokumentstruktur">
    <w:name w:val="Document Map"/>
    <w:basedOn w:val="Standard"/>
    <w:link w:val="DokumentstrukturZchn"/>
    <w:uiPriority w:val="99"/>
    <w:semiHidden/>
    <w:rsid w:val="00535F16"/>
    <w:pPr>
      <w:shd w:val="clear" w:color="auto" w:fill="000080"/>
    </w:pPr>
    <w:rPr>
      <w:rFonts w:ascii="Tahoma" w:hAnsi="Tahoma" w:cs="Tahoma"/>
    </w:rPr>
  </w:style>
  <w:style w:type="character" w:customStyle="1" w:styleId="DokumentstrukturZchn">
    <w:name w:val="Dokumentstruktur Zchn"/>
    <w:basedOn w:val="Absatz-Standardschriftart"/>
    <w:link w:val="Dokumentstruktur"/>
    <w:uiPriority w:val="99"/>
    <w:semiHidden/>
    <w:rsid w:val="00723601"/>
    <w:rPr>
      <w:sz w:val="0"/>
      <w:szCs w:val="0"/>
      <w:lang w:eastAsia="en-US"/>
    </w:rPr>
  </w:style>
  <w:style w:type="character" w:styleId="Kommentarzeichen">
    <w:name w:val="annotation reference"/>
    <w:basedOn w:val="Absatz-Standardschriftart"/>
    <w:uiPriority w:val="99"/>
    <w:semiHidden/>
    <w:rsid w:val="00535F16"/>
    <w:rPr>
      <w:rFonts w:cs="Times New Roman"/>
      <w:sz w:val="16"/>
    </w:rPr>
  </w:style>
  <w:style w:type="paragraph" w:styleId="Kommentartext">
    <w:name w:val="annotation text"/>
    <w:basedOn w:val="Standard"/>
    <w:link w:val="KommentartextZchn"/>
    <w:uiPriority w:val="99"/>
    <w:semiHidden/>
    <w:rsid w:val="00535F16"/>
  </w:style>
  <w:style w:type="character" w:customStyle="1" w:styleId="KommentartextZchn">
    <w:name w:val="Kommentartext Zchn"/>
    <w:basedOn w:val="Absatz-Standardschriftart"/>
    <w:link w:val="Kommentartext"/>
    <w:uiPriority w:val="99"/>
    <w:semiHidden/>
    <w:rsid w:val="00723601"/>
    <w:rPr>
      <w:sz w:val="20"/>
      <w:szCs w:val="20"/>
      <w:lang w:eastAsia="en-US"/>
    </w:rPr>
  </w:style>
  <w:style w:type="character" w:styleId="BesuchterHyperlink">
    <w:name w:val="FollowedHyperlink"/>
    <w:basedOn w:val="Absatz-Standardschriftart"/>
    <w:uiPriority w:val="99"/>
    <w:rsid w:val="00535F16"/>
    <w:rPr>
      <w:rFonts w:cs="Times New Roman"/>
      <w:color w:val="800080"/>
      <w:u w:val="single"/>
    </w:rPr>
  </w:style>
  <w:style w:type="paragraph" w:styleId="Sprechblasentext">
    <w:name w:val="Balloon Text"/>
    <w:basedOn w:val="Standard"/>
    <w:link w:val="SprechblasentextZchn"/>
    <w:uiPriority w:val="99"/>
    <w:semiHidden/>
    <w:rsid w:val="00535F1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23601"/>
    <w:rPr>
      <w:sz w:val="0"/>
      <w:szCs w:val="0"/>
      <w:lang w:eastAsia="en-US"/>
    </w:rPr>
  </w:style>
  <w:style w:type="paragraph" w:styleId="Textkrper-Zeileneinzug">
    <w:name w:val="Body Text Indent"/>
    <w:basedOn w:val="Standard"/>
    <w:link w:val="Textkrper-ZeileneinzugZchn"/>
    <w:uiPriority w:val="99"/>
    <w:rsid w:val="00535F16"/>
    <w:pPr>
      <w:tabs>
        <w:tab w:val="right" w:pos="360"/>
        <w:tab w:val="left" w:pos="540"/>
      </w:tabs>
      <w:spacing w:after="240"/>
      <w:ind w:left="540" w:hanging="540"/>
    </w:pPr>
    <w:rPr>
      <w:rFonts w:ascii="Arial" w:hAnsi="Arial"/>
      <w:b/>
      <w:kern w:val="32"/>
      <w:sz w:val="24"/>
      <w:lang w:val="en-US"/>
    </w:rPr>
  </w:style>
  <w:style w:type="character" w:customStyle="1" w:styleId="Textkrper-ZeileneinzugZchn">
    <w:name w:val="Textkörper-Zeileneinzug Zchn"/>
    <w:basedOn w:val="Absatz-Standardschriftart"/>
    <w:link w:val="Textkrper-Zeileneinzug"/>
    <w:uiPriority w:val="99"/>
    <w:semiHidden/>
    <w:rsid w:val="00723601"/>
    <w:rPr>
      <w:sz w:val="20"/>
      <w:szCs w:val="20"/>
      <w:lang w:eastAsia="en-US"/>
    </w:rPr>
  </w:style>
  <w:style w:type="character" w:customStyle="1" w:styleId="affiliation">
    <w:name w:val="affiliation"/>
    <w:uiPriority w:val="99"/>
    <w:rsid w:val="00535F16"/>
    <w:rPr>
      <w:sz w:val="24"/>
    </w:rPr>
  </w:style>
  <w:style w:type="paragraph" w:styleId="NurText">
    <w:name w:val="Plain Text"/>
    <w:basedOn w:val="Standard"/>
    <w:link w:val="NurTextZchn"/>
    <w:uiPriority w:val="99"/>
    <w:rsid w:val="00535F16"/>
    <w:rPr>
      <w:rFonts w:ascii="Courier New" w:hAnsi="Courier New" w:cs="Courier New"/>
      <w:lang w:eastAsia="de-DE"/>
    </w:rPr>
  </w:style>
  <w:style w:type="character" w:customStyle="1" w:styleId="NurTextZchn">
    <w:name w:val="Nur Text Zchn"/>
    <w:basedOn w:val="Absatz-Standardschriftart"/>
    <w:link w:val="NurText"/>
    <w:uiPriority w:val="99"/>
    <w:semiHidden/>
    <w:rsid w:val="00723601"/>
    <w:rPr>
      <w:rFonts w:ascii="Courier New" w:hAnsi="Courier New" w:cs="Courier New"/>
      <w:sz w:val="20"/>
      <w:szCs w:val="20"/>
      <w:lang w:eastAsia="en-US"/>
    </w:rPr>
  </w:style>
  <w:style w:type="table" w:styleId="Tabellenraster">
    <w:name w:val="Table Grid"/>
    <w:basedOn w:val="NormaleTabelle"/>
    <w:uiPriority w:val="99"/>
    <w:rsid w:val="00581A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mmentarthema">
    <w:name w:val="annotation subject"/>
    <w:basedOn w:val="Kommentartext"/>
    <w:next w:val="Kommentartext"/>
    <w:link w:val="KommentarthemaZchn"/>
    <w:uiPriority w:val="99"/>
    <w:semiHidden/>
    <w:rsid w:val="00CC429C"/>
    <w:rPr>
      <w:b/>
      <w:bCs/>
    </w:rPr>
  </w:style>
  <w:style w:type="character" w:customStyle="1" w:styleId="KommentarthemaZchn">
    <w:name w:val="Kommentarthema Zchn"/>
    <w:basedOn w:val="KommentartextZchn"/>
    <w:link w:val="Kommentarthema"/>
    <w:uiPriority w:val="99"/>
    <w:semiHidden/>
    <w:rsid w:val="00723601"/>
    <w:rPr>
      <w:b/>
      <w:bCs/>
      <w:sz w:val="20"/>
      <w:szCs w:val="20"/>
      <w:lang w:eastAsia="en-US"/>
    </w:rPr>
  </w:style>
  <w:style w:type="table" w:customStyle="1" w:styleId="HelleSchattierung1">
    <w:name w:val="Helle Schattierung1"/>
    <w:uiPriority w:val="99"/>
    <w:rsid w:val="000D254F"/>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character" w:customStyle="1" w:styleId="ti2">
    <w:name w:val="ti2"/>
    <w:uiPriority w:val="99"/>
    <w:rsid w:val="003C33B0"/>
    <w:rPr>
      <w:sz w:val="22"/>
    </w:rPr>
  </w:style>
  <w:style w:type="table" w:customStyle="1" w:styleId="HelleListe1">
    <w:name w:val="Helle Liste1"/>
    <w:uiPriority w:val="99"/>
    <w:rsid w:val="00671CB3"/>
    <w:rPr>
      <w:rFonts w:ascii="Calibri" w:hAnsi="Calibri"/>
      <w:lang w:eastAsia="en-U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styleId="TabelleEinfach2">
    <w:name w:val="Table Simple 2"/>
    <w:basedOn w:val="NormaleTabelle"/>
    <w:uiPriority w:val="99"/>
    <w:rsid w:val="00B10786"/>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TabelleKlassisch1">
    <w:name w:val="Table Classic 1"/>
    <w:basedOn w:val="NormaleTabelle"/>
    <w:uiPriority w:val="99"/>
    <w:rsid w:val="00B10786"/>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elleListe3">
    <w:name w:val="Table List 3"/>
    <w:basedOn w:val="NormaleTabelle"/>
    <w:uiPriority w:val="99"/>
    <w:rsid w:val="00974973"/>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paragraph" w:customStyle="1" w:styleId="EndNoteBibliographyTitle">
    <w:name w:val="EndNote Bibliography Title"/>
    <w:basedOn w:val="Standard"/>
    <w:link w:val="EndNoteBibliographyTitleZchn"/>
    <w:uiPriority w:val="99"/>
    <w:rsid w:val="00A823F8"/>
    <w:pPr>
      <w:jc w:val="center"/>
    </w:pPr>
    <w:rPr>
      <w:noProof/>
      <w:lang w:val="en-US"/>
    </w:rPr>
  </w:style>
  <w:style w:type="character" w:customStyle="1" w:styleId="EndNoteBibliographyTitleZchn">
    <w:name w:val="EndNote Bibliography Title Zchn"/>
    <w:basedOn w:val="Absatz-Standardschriftart"/>
    <w:link w:val="EndNoteBibliographyTitle"/>
    <w:uiPriority w:val="99"/>
    <w:locked/>
    <w:rsid w:val="00A823F8"/>
    <w:rPr>
      <w:noProof/>
      <w:lang w:val="en-US" w:eastAsia="en-US"/>
    </w:rPr>
  </w:style>
  <w:style w:type="paragraph" w:customStyle="1" w:styleId="EndNoteBibliography">
    <w:name w:val="EndNote Bibliography"/>
    <w:basedOn w:val="Standard"/>
    <w:link w:val="EndNoteBibliographyZchn"/>
    <w:uiPriority w:val="99"/>
    <w:rsid w:val="00A823F8"/>
    <w:pPr>
      <w:jc w:val="both"/>
    </w:pPr>
    <w:rPr>
      <w:noProof/>
      <w:lang w:val="en-US"/>
    </w:rPr>
  </w:style>
  <w:style w:type="character" w:customStyle="1" w:styleId="EndNoteBibliographyZchn">
    <w:name w:val="EndNote Bibliography Zchn"/>
    <w:basedOn w:val="Absatz-Standardschriftart"/>
    <w:link w:val="EndNoteBibliography"/>
    <w:uiPriority w:val="99"/>
    <w:locked/>
    <w:rsid w:val="00A823F8"/>
    <w:rPr>
      <w:noProof/>
      <w:lang w:val="en-US" w:eastAsia="en-US"/>
    </w:rPr>
  </w:style>
  <w:style w:type="paragraph" w:styleId="Listenabsatz">
    <w:name w:val="List Paragraph"/>
    <w:basedOn w:val="Standard"/>
    <w:uiPriority w:val="99"/>
    <w:qFormat/>
    <w:rsid w:val="0085639C"/>
    <w:pPr>
      <w:ind w:left="720"/>
      <w:contextualSpacing/>
    </w:pPr>
  </w:style>
  <w:style w:type="character" w:customStyle="1" w:styleId="highlight">
    <w:name w:val="highlight"/>
    <w:basedOn w:val="Absatz-Standardschriftart"/>
    <w:uiPriority w:val="99"/>
    <w:rsid w:val="00974872"/>
    <w:rPr>
      <w:rFonts w:cs="Times New Roman"/>
    </w:rPr>
  </w:style>
  <w:style w:type="paragraph" w:customStyle="1" w:styleId="para">
    <w:name w:val="para"/>
    <w:basedOn w:val="Standard"/>
    <w:rsid w:val="0046526A"/>
    <w:pPr>
      <w:spacing w:before="100" w:beforeAutospacing="1" w:after="100" w:afterAutospacing="1"/>
    </w:pPr>
    <w:rPr>
      <w:sz w:val="24"/>
      <w:szCs w:val="24"/>
      <w:lang w:eastAsia="de-DE"/>
    </w:rPr>
  </w:style>
  <w:style w:type="paragraph" w:styleId="berarbeitung">
    <w:name w:val="Revision"/>
    <w:hidden/>
    <w:uiPriority w:val="99"/>
    <w:semiHidden/>
    <w:rsid w:val="0092693F"/>
    <w:rPr>
      <w:lang w:eastAsia="en-US"/>
    </w:rPr>
  </w:style>
  <w:style w:type="character" w:customStyle="1" w:styleId="apple-converted-space">
    <w:name w:val="apple-converted-space"/>
    <w:basedOn w:val="Absatz-Standardschriftart"/>
    <w:rsid w:val="00B04110"/>
  </w:style>
  <w:style w:type="character" w:styleId="Fett">
    <w:name w:val="Strong"/>
    <w:basedOn w:val="Absatz-Standardschriftart"/>
    <w:uiPriority w:val="22"/>
    <w:qFormat/>
    <w:locked/>
    <w:rsid w:val="00B04110"/>
    <w:rPr>
      <w:b/>
      <w:bCs/>
    </w:rPr>
  </w:style>
  <w:style w:type="character" w:customStyle="1" w:styleId="tgc">
    <w:name w:val="_tgc"/>
    <w:basedOn w:val="Absatz-Standardschriftart"/>
    <w:rsid w:val="00D272AE"/>
  </w:style>
  <w:style w:type="character" w:styleId="Platzhaltertext">
    <w:name w:val="Placeholder Text"/>
    <w:basedOn w:val="Absatz-Standardschriftart"/>
    <w:uiPriority w:val="99"/>
    <w:semiHidden/>
    <w:rsid w:val="00E31ABF"/>
    <w:rPr>
      <w:color w:val="808080"/>
    </w:rPr>
  </w:style>
  <w:style w:type="paragraph" w:styleId="Beschriftung">
    <w:name w:val="caption"/>
    <w:basedOn w:val="Standard"/>
    <w:next w:val="Standard"/>
    <w:unhideWhenUsed/>
    <w:qFormat/>
    <w:locked/>
    <w:rsid w:val="00FD10F0"/>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656546">
      <w:bodyDiv w:val="1"/>
      <w:marLeft w:val="0"/>
      <w:marRight w:val="0"/>
      <w:marTop w:val="0"/>
      <w:marBottom w:val="0"/>
      <w:divBdr>
        <w:top w:val="none" w:sz="0" w:space="0" w:color="auto"/>
        <w:left w:val="none" w:sz="0" w:space="0" w:color="auto"/>
        <w:bottom w:val="none" w:sz="0" w:space="0" w:color="auto"/>
        <w:right w:val="none" w:sz="0" w:space="0" w:color="auto"/>
      </w:divBdr>
    </w:div>
    <w:div w:id="187838566">
      <w:marLeft w:val="0"/>
      <w:marRight w:val="0"/>
      <w:marTop w:val="0"/>
      <w:marBottom w:val="0"/>
      <w:divBdr>
        <w:top w:val="none" w:sz="0" w:space="0" w:color="auto"/>
        <w:left w:val="none" w:sz="0" w:space="0" w:color="auto"/>
        <w:bottom w:val="none" w:sz="0" w:space="0" w:color="auto"/>
        <w:right w:val="none" w:sz="0" w:space="0" w:color="auto"/>
      </w:divBdr>
    </w:div>
    <w:div w:id="187838567">
      <w:marLeft w:val="0"/>
      <w:marRight w:val="0"/>
      <w:marTop w:val="0"/>
      <w:marBottom w:val="0"/>
      <w:divBdr>
        <w:top w:val="none" w:sz="0" w:space="0" w:color="auto"/>
        <w:left w:val="none" w:sz="0" w:space="0" w:color="auto"/>
        <w:bottom w:val="none" w:sz="0" w:space="0" w:color="auto"/>
        <w:right w:val="none" w:sz="0" w:space="0" w:color="auto"/>
      </w:divBdr>
    </w:div>
    <w:div w:id="187838570">
      <w:marLeft w:val="0"/>
      <w:marRight w:val="0"/>
      <w:marTop w:val="0"/>
      <w:marBottom w:val="0"/>
      <w:divBdr>
        <w:top w:val="none" w:sz="0" w:space="0" w:color="auto"/>
        <w:left w:val="none" w:sz="0" w:space="0" w:color="auto"/>
        <w:bottom w:val="none" w:sz="0" w:space="0" w:color="auto"/>
        <w:right w:val="none" w:sz="0" w:space="0" w:color="auto"/>
      </w:divBdr>
      <w:divsChild>
        <w:div w:id="187838565">
          <w:marLeft w:val="120"/>
          <w:marRight w:val="120"/>
          <w:marTop w:val="0"/>
          <w:marBottom w:val="0"/>
          <w:divBdr>
            <w:top w:val="none" w:sz="0" w:space="0" w:color="auto"/>
            <w:left w:val="none" w:sz="0" w:space="0" w:color="auto"/>
            <w:bottom w:val="none" w:sz="0" w:space="0" w:color="auto"/>
            <w:right w:val="none" w:sz="0" w:space="0" w:color="auto"/>
          </w:divBdr>
          <w:divsChild>
            <w:div w:id="187838563">
              <w:marLeft w:val="0"/>
              <w:marRight w:val="0"/>
              <w:marTop w:val="0"/>
              <w:marBottom w:val="0"/>
              <w:divBdr>
                <w:top w:val="none" w:sz="0" w:space="0" w:color="auto"/>
                <w:left w:val="none" w:sz="0" w:space="0" w:color="auto"/>
                <w:bottom w:val="none" w:sz="0" w:space="0" w:color="auto"/>
                <w:right w:val="none" w:sz="0" w:space="0" w:color="auto"/>
              </w:divBdr>
              <w:divsChild>
                <w:div w:id="187838569">
                  <w:marLeft w:val="0"/>
                  <w:marRight w:val="0"/>
                  <w:marTop w:val="72"/>
                  <w:marBottom w:val="0"/>
                  <w:divBdr>
                    <w:top w:val="none" w:sz="0" w:space="0" w:color="auto"/>
                    <w:left w:val="none" w:sz="0" w:space="0" w:color="auto"/>
                    <w:bottom w:val="none" w:sz="0" w:space="0" w:color="auto"/>
                    <w:right w:val="none" w:sz="0" w:space="0" w:color="auto"/>
                  </w:divBdr>
                  <w:divsChild>
                    <w:div w:id="187838568">
                      <w:marLeft w:val="0"/>
                      <w:marRight w:val="0"/>
                      <w:marTop w:val="0"/>
                      <w:marBottom w:val="0"/>
                      <w:divBdr>
                        <w:top w:val="none" w:sz="0" w:space="0" w:color="auto"/>
                        <w:left w:val="none" w:sz="0" w:space="0" w:color="auto"/>
                        <w:bottom w:val="none" w:sz="0" w:space="0" w:color="auto"/>
                        <w:right w:val="none" w:sz="0" w:space="0" w:color="auto"/>
                      </w:divBdr>
                      <w:divsChild>
                        <w:div w:id="187838571">
                          <w:marLeft w:val="0"/>
                          <w:marRight w:val="0"/>
                          <w:marTop w:val="240"/>
                          <w:marBottom w:val="0"/>
                          <w:divBdr>
                            <w:top w:val="none" w:sz="0" w:space="0" w:color="auto"/>
                            <w:left w:val="none" w:sz="0" w:space="0" w:color="auto"/>
                            <w:bottom w:val="none" w:sz="0" w:space="0" w:color="auto"/>
                            <w:right w:val="none" w:sz="0" w:space="0" w:color="auto"/>
                          </w:divBdr>
                          <w:divsChild>
                            <w:div w:id="187838562">
                              <w:marLeft w:val="0"/>
                              <w:marRight w:val="0"/>
                              <w:marTop w:val="0"/>
                              <w:marBottom w:val="0"/>
                              <w:divBdr>
                                <w:top w:val="none" w:sz="0" w:space="0" w:color="auto"/>
                                <w:left w:val="none" w:sz="0" w:space="0" w:color="auto"/>
                                <w:bottom w:val="none" w:sz="0" w:space="0" w:color="auto"/>
                                <w:right w:val="none" w:sz="0" w:space="0" w:color="auto"/>
                              </w:divBdr>
                              <w:divsChild>
                                <w:div w:id="187838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7838572">
      <w:marLeft w:val="0"/>
      <w:marRight w:val="0"/>
      <w:marTop w:val="0"/>
      <w:marBottom w:val="0"/>
      <w:divBdr>
        <w:top w:val="none" w:sz="0" w:space="0" w:color="auto"/>
        <w:left w:val="none" w:sz="0" w:space="0" w:color="auto"/>
        <w:bottom w:val="none" w:sz="0" w:space="0" w:color="auto"/>
        <w:right w:val="none" w:sz="0" w:space="0" w:color="auto"/>
      </w:divBdr>
    </w:div>
    <w:div w:id="187838575">
      <w:marLeft w:val="0"/>
      <w:marRight w:val="0"/>
      <w:marTop w:val="0"/>
      <w:marBottom w:val="0"/>
      <w:divBdr>
        <w:top w:val="none" w:sz="0" w:space="0" w:color="auto"/>
        <w:left w:val="none" w:sz="0" w:space="0" w:color="auto"/>
        <w:bottom w:val="none" w:sz="0" w:space="0" w:color="auto"/>
        <w:right w:val="none" w:sz="0" w:space="0" w:color="auto"/>
      </w:divBdr>
      <w:divsChild>
        <w:div w:id="187838574">
          <w:marLeft w:val="0"/>
          <w:marRight w:val="0"/>
          <w:marTop w:val="0"/>
          <w:marBottom w:val="0"/>
          <w:divBdr>
            <w:top w:val="none" w:sz="0" w:space="0" w:color="auto"/>
            <w:left w:val="none" w:sz="0" w:space="0" w:color="auto"/>
            <w:bottom w:val="none" w:sz="0" w:space="0" w:color="auto"/>
            <w:right w:val="none" w:sz="0" w:space="0" w:color="auto"/>
          </w:divBdr>
        </w:div>
        <w:div w:id="187838578">
          <w:marLeft w:val="0"/>
          <w:marRight w:val="0"/>
          <w:marTop w:val="0"/>
          <w:marBottom w:val="0"/>
          <w:divBdr>
            <w:top w:val="none" w:sz="0" w:space="0" w:color="auto"/>
            <w:left w:val="none" w:sz="0" w:space="0" w:color="auto"/>
            <w:bottom w:val="none" w:sz="0" w:space="0" w:color="auto"/>
            <w:right w:val="none" w:sz="0" w:space="0" w:color="auto"/>
          </w:divBdr>
        </w:div>
      </w:divsChild>
    </w:div>
    <w:div w:id="187838577">
      <w:marLeft w:val="0"/>
      <w:marRight w:val="0"/>
      <w:marTop w:val="0"/>
      <w:marBottom w:val="0"/>
      <w:divBdr>
        <w:top w:val="none" w:sz="0" w:space="0" w:color="auto"/>
        <w:left w:val="none" w:sz="0" w:space="0" w:color="auto"/>
        <w:bottom w:val="none" w:sz="0" w:space="0" w:color="auto"/>
        <w:right w:val="none" w:sz="0" w:space="0" w:color="auto"/>
      </w:divBdr>
      <w:divsChild>
        <w:div w:id="187838573">
          <w:marLeft w:val="0"/>
          <w:marRight w:val="0"/>
          <w:marTop w:val="0"/>
          <w:marBottom w:val="0"/>
          <w:divBdr>
            <w:top w:val="none" w:sz="0" w:space="0" w:color="auto"/>
            <w:left w:val="none" w:sz="0" w:space="0" w:color="auto"/>
            <w:bottom w:val="none" w:sz="0" w:space="0" w:color="auto"/>
            <w:right w:val="none" w:sz="0" w:space="0" w:color="auto"/>
          </w:divBdr>
        </w:div>
        <w:div w:id="187838576">
          <w:marLeft w:val="0"/>
          <w:marRight w:val="0"/>
          <w:marTop w:val="0"/>
          <w:marBottom w:val="0"/>
          <w:divBdr>
            <w:top w:val="none" w:sz="0" w:space="0" w:color="auto"/>
            <w:left w:val="none" w:sz="0" w:space="0" w:color="auto"/>
            <w:bottom w:val="none" w:sz="0" w:space="0" w:color="auto"/>
            <w:right w:val="none" w:sz="0" w:space="0" w:color="auto"/>
          </w:divBdr>
        </w:div>
      </w:divsChild>
    </w:div>
    <w:div w:id="217133734">
      <w:bodyDiv w:val="1"/>
      <w:marLeft w:val="0"/>
      <w:marRight w:val="0"/>
      <w:marTop w:val="0"/>
      <w:marBottom w:val="0"/>
      <w:divBdr>
        <w:top w:val="none" w:sz="0" w:space="0" w:color="auto"/>
        <w:left w:val="none" w:sz="0" w:space="0" w:color="auto"/>
        <w:bottom w:val="none" w:sz="0" w:space="0" w:color="auto"/>
        <w:right w:val="none" w:sz="0" w:space="0" w:color="auto"/>
      </w:divBdr>
      <w:divsChild>
        <w:div w:id="886529771">
          <w:marLeft w:val="0"/>
          <w:marRight w:val="0"/>
          <w:marTop w:val="0"/>
          <w:marBottom w:val="0"/>
          <w:divBdr>
            <w:top w:val="none" w:sz="0" w:space="0" w:color="auto"/>
            <w:left w:val="none" w:sz="0" w:space="0" w:color="auto"/>
            <w:bottom w:val="none" w:sz="0" w:space="0" w:color="auto"/>
            <w:right w:val="none" w:sz="0" w:space="0" w:color="auto"/>
          </w:divBdr>
        </w:div>
      </w:divsChild>
    </w:div>
    <w:div w:id="672879793">
      <w:bodyDiv w:val="1"/>
      <w:marLeft w:val="0"/>
      <w:marRight w:val="0"/>
      <w:marTop w:val="0"/>
      <w:marBottom w:val="0"/>
      <w:divBdr>
        <w:top w:val="none" w:sz="0" w:space="0" w:color="auto"/>
        <w:left w:val="none" w:sz="0" w:space="0" w:color="auto"/>
        <w:bottom w:val="none" w:sz="0" w:space="0" w:color="auto"/>
        <w:right w:val="none" w:sz="0" w:space="0" w:color="auto"/>
      </w:divBdr>
    </w:div>
    <w:div w:id="1491601064">
      <w:bodyDiv w:val="1"/>
      <w:marLeft w:val="0"/>
      <w:marRight w:val="0"/>
      <w:marTop w:val="0"/>
      <w:marBottom w:val="0"/>
      <w:divBdr>
        <w:top w:val="none" w:sz="0" w:space="0" w:color="auto"/>
        <w:left w:val="none" w:sz="0" w:space="0" w:color="auto"/>
        <w:bottom w:val="none" w:sz="0" w:space="0" w:color="auto"/>
        <w:right w:val="none" w:sz="0" w:space="0" w:color="auto"/>
      </w:divBdr>
      <w:divsChild>
        <w:div w:id="1858498713">
          <w:marLeft w:val="0"/>
          <w:marRight w:val="0"/>
          <w:marTop w:val="0"/>
          <w:marBottom w:val="0"/>
          <w:divBdr>
            <w:top w:val="none" w:sz="0" w:space="0" w:color="auto"/>
            <w:left w:val="none" w:sz="0" w:space="0" w:color="auto"/>
            <w:bottom w:val="none" w:sz="0" w:space="0" w:color="auto"/>
            <w:right w:val="none" w:sz="0" w:space="0" w:color="auto"/>
          </w:divBdr>
        </w:div>
      </w:divsChild>
    </w:div>
    <w:div w:id="1883979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A257BF-48E2-4F84-A5E2-BA829B1BDC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83</Words>
  <Characters>3674</Characters>
  <Application>Microsoft Office Word</Application>
  <DocSecurity>0</DocSecurity>
  <Lines>30</Lines>
  <Paragraphs>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eritoneal adhesion - Pathology of the extracellular matrix microenvironment</vt:lpstr>
      <vt:lpstr>Peritoneal adhesion - Pathology of the extracellular matrix microenvironment</vt:lpstr>
    </vt:vector>
  </TitlesOfParts>
  <Manager/>
  <Company/>
  <LinksUpToDate>false</LinksUpToDate>
  <CharactersWithSpaces>42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ritoneal adhesion - Pathology of the extracellular matrix microenvironment</dc:title>
  <dc:creator/>
  <cp:lastModifiedBy>Dr. Dominik Stefan Schöb</cp:lastModifiedBy>
  <cp:revision>201</cp:revision>
  <cp:lastPrinted>2017-04-06T08:23:00Z</cp:lastPrinted>
  <dcterms:created xsi:type="dcterms:W3CDTF">2017-03-08T10:41:00Z</dcterms:created>
  <dcterms:modified xsi:type="dcterms:W3CDTF">2018-09-16T12:31:00Z</dcterms:modified>
</cp:coreProperties>
</file>